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5CAC38" w14:textId="29151B95" w:rsidR="00987D81" w:rsidRPr="003273E2" w:rsidRDefault="00200CC0" w:rsidP="00F10968">
      <w:pPr>
        <w:autoSpaceDE w:val="0"/>
        <w:autoSpaceDN w:val="0"/>
        <w:adjustRightInd w:val="0"/>
        <w:spacing w:after="0"/>
        <w:jc w:val="center"/>
        <w:rPr>
          <w:b/>
          <w:bCs/>
          <w:sz w:val="28"/>
          <w:szCs w:val="28"/>
        </w:rPr>
      </w:pPr>
      <w:bookmarkStart w:id="0" w:name="_Hlk520369618"/>
      <w:r w:rsidRPr="003273E2">
        <w:rPr>
          <w:noProof/>
          <w:sz w:val="28"/>
          <w:szCs w:val="28"/>
        </w:rPr>
        <w:drawing>
          <wp:anchor distT="0" distB="0" distL="114300" distR="114300" simplePos="0" relativeHeight="251670528" behindDoc="0" locked="0" layoutInCell="1" allowOverlap="1" wp14:anchorId="29CFE85D" wp14:editId="3552F52A">
            <wp:simplePos x="0" y="0"/>
            <wp:positionH relativeFrom="margin">
              <wp:align>left</wp:align>
            </wp:positionH>
            <wp:positionV relativeFrom="page">
              <wp:posOffset>779035</wp:posOffset>
            </wp:positionV>
            <wp:extent cx="936000" cy="936000"/>
            <wp:effectExtent l="0" t="0" r="0" b="0"/>
            <wp:wrapSquare wrapText="bothSides"/>
            <wp:docPr id="4" name="Εικόνα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36000" cy="936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87D81" w:rsidRPr="003273E2">
        <w:rPr>
          <w:b/>
          <w:bCs/>
          <w:sz w:val="28"/>
          <w:szCs w:val="28"/>
        </w:rPr>
        <w:t>ΕΛΛΗΝΙΚΟ ΜΕΣΟΓΕΙΑΚΟ ΠΑΝΕΠΙΣΤΗΜΙΟ</w:t>
      </w:r>
    </w:p>
    <w:p w14:paraId="124796F8" w14:textId="77777777" w:rsidR="00987D81" w:rsidRPr="003273E2" w:rsidRDefault="00987D81" w:rsidP="00F10968">
      <w:pPr>
        <w:autoSpaceDE w:val="0"/>
        <w:autoSpaceDN w:val="0"/>
        <w:adjustRightInd w:val="0"/>
        <w:spacing w:after="0"/>
        <w:jc w:val="center"/>
        <w:rPr>
          <w:sz w:val="28"/>
          <w:szCs w:val="28"/>
        </w:rPr>
      </w:pPr>
      <w:r w:rsidRPr="003273E2">
        <w:rPr>
          <w:sz w:val="28"/>
          <w:szCs w:val="28"/>
        </w:rPr>
        <w:t>ΣΧΟΛΗ ΕΠΙΣΤΗΜΩΝ ΥΓΕΙΑΣ</w:t>
      </w:r>
    </w:p>
    <w:p w14:paraId="5F776B87" w14:textId="77777777" w:rsidR="00987D81" w:rsidRPr="003273E2" w:rsidRDefault="00987D81" w:rsidP="00F10968">
      <w:pPr>
        <w:autoSpaceDE w:val="0"/>
        <w:autoSpaceDN w:val="0"/>
        <w:adjustRightInd w:val="0"/>
        <w:spacing w:after="0"/>
        <w:jc w:val="center"/>
        <w:rPr>
          <w:sz w:val="28"/>
          <w:szCs w:val="28"/>
        </w:rPr>
      </w:pPr>
      <w:r w:rsidRPr="003273E2">
        <w:rPr>
          <w:sz w:val="28"/>
          <w:szCs w:val="28"/>
        </w:rPr>
        <w:t>ΤΜΗΜΑ ΕΠΙΣΤΗΜΩΝ ΔΙΑΤΡΟΦΗΣ &amp; ΔΙΑΙΤΟΛΟΓΙΑΣ</w:t>
      </w:r>
    </w:p>
    <w:bookmarkEnd w:id="0"/>
    <w:p w14:paraId="64B128B7" w14:textId="77777777" w:rsidR="008934C7" w:rsidRPr="008934C7" w:rsidRDefault="008934C7" w:rsidP="00F10968">
      <w:pPr>
        <w:pBdr>
          <w:bottom w:val="threeDEmboss" w:sz="24" w:space="1" w:color="auto"/>
        </w:pBdr>
        <w:tabs>
          <w:tab w:val="center" w:pos="4153"/>
          <w:tab w:val="right" w:pos="8306"/>
        </w:tabs>
        <w:spacing w:after="0"/>
        <w:jc w:val="center"/>
        <w:rPr>
          <w:rFonts w:ascii="Calibri" w:hAnsi="Calibri"/>
          <w:szCs w:val="32"/>
          <w:lang w:eastAsia="en-US"/>
        </w:rPr>
      </w:pPr>
    </w:p>
    <w:p w14:paraId="719616BF" w14:textId="77777777" w:rsidR="002A7E98" w:rsidRPr="008934C7" w:rsidRDefault="002A7E98" w:rsidP="00F10968">
      <w:pPr>
        <w:rPr>
          <w:b/>
          <w:noProof/>
          <w:sz w:val="32"/>
          <w:szCs w:val="38"/>
        </w:rPr>
      </w:pPr>
    </w:p>
    <w:p w14:paraId="25F38936" w14:textId="2373B5E0" w:rsidR="002A7E98" w:rsidRPr="00A304E1" w:rsidRDefault="002A7E98" w:rsidP="00F10968">
      <w:pPr>
        <w:jc w:val="center"/>
      </w:pPr>
    </w:p>
    <w:p w14:paraId="0AE39EC8" w14:textId="77777777" w:rsidR="002A7E98" w:rsidRPr="00A304E1" w:rsidRDefault="002A7E98" w:rsidP="00F10968"/>
    <w:p w14:paraId="594F210B" w14:textId="77777777" w:rsidR="002A7E98" w:rsidRDefault="002A7E98" w:rsidP="00F10968">
      <w:pPr>
        <w:jc w:val="center"/>
      </w:pPr>
    </w:p>
    <w:p w14:paraId="4BB37A4A" w14:textId="77777777" w:rsidR="002A7E98" w:rsidRPr="00CA7500" w:rsidRDefault="002A7E98" w:rsidP="00F10968">
      <w:pPr>
        <w:jc w:val="center"/>
      </w:pPr>
    </w:p>
    <w:p w14:paraId="3F6733D0" w14:textId="77777777" w:rsidR="002A7E98" w:rsidRPr="00CA7500" w:rsidRDefault="002A7E98" w:rsidP="00F10968"/>
    <w:p w14:paraId="753B7E9D" w14:textId="77777777" w:rsidR="002A7E98" w:rsidRPr="00CA7500" w:rsidRDefault="002A7E98" w:rsidP="00F10968"/>
    <w:p w14:paraId="067534E4" w14:textId="77777777" w:rsidR="002A7E98" w:rsidRPr="00ED3E3C" w:rsidRDefault="002A7E98" w:rsidP="00F10968">
      <w:pPr>
        <w:jc w:val="center"/>
        <w:rPr>
          <w:b/>
          <w:sz w:val="36"/>
          <w:u w:val="single"/>
        </w:rPr>
      </w:pPr>
      <w:r w:rsidRPr="00ED3E3C">
        <w:rPr>
          <w:b/>
          <w:sz w:val="32"/>
          <w:u w:val="single"/>
        </w:rPr>
        <w:t>Πτυχιακή Εργασία</w:t>
      </w:r>
    </w:p>
    <w:p w14:paraId="597AB903" w14:textId="77777777" w:rsidR="002A7E98" w:rsidRPr="00CA7500" w:rsidRDefault="002A7E98" w:rsidP="00F10968">
      <w:pPr>
        <w:jc w:val="center"/>
        <w:rPr>
          <w:sz w:val="32"/>
        </w:rPr>
      </w:pPr>
      <w:r w:rsidRPr="00CA7500">
        <w:rPr>
          <w:sz w:val="32"/>
        </w:rPr>
        <w:t xml:space="preserve">«Τίτλος </w:t>
      </w:r>
      <w:r>
        <w:rPr>
          <w:sz w:val="32"/>
        </w:rPr>
        <w:t xml:space="preserve">Πτυχιακής </w:t>
      </w:r>
      <w:r w:rsidRPr="00CA7500">
        <w:rPr>
          <w:sz w:val="32"/>
        </w:rPr>
        <w:t>Εργασίας»</w:t>
      </w:r>
    </w:p>
    <w:p w14:paraId="54188C0B" w14:textId="77777777" w:rsidR="002A7E98" w:rsidRPr="00CA7500" w:rsidRDefault="002A7E98" w:rsidP="00F10968"/>
    <w:p w14:paraId="4CC167AC" w14:textId="77777777" w:rsidR="002A7E98" w:rsidRDefault="002A7E98" w:rsidP="00F10968">
      <w:pPr>
        <w:jc w:val="center"/>
        <w:rPr>
          <w:sz w:val="28"/>
        </w:rPr>
      </w:pPr>
      <w:r w:rsidRPr="00CA7500">
        <w:rPr>
          <w:sz w:val="28"/>
        </w:rPr>
        <w:t xml:space="preserve">Όνομα &amp; Επώνυμο </w:t>
      </w:r>
      <w:r>
        <w:rPr>
          <w:sz w:val="28"/>
        </w:rPr>
        <w:t>φοιτητή/</w:t>
      </w:r>
      <w:proofErr w:type="spellStart"/>
      <w:r>
        <w:rPr>
          <w:sz w:val="28"/>
        </w:rPr>
        <w:t>τριας</w:t>
      </w:r>
      <w:proofErr w:type="spellEnd"/>
      <w:r>
        <w:rPr>
          <w:sz w:val="28"/>
        </w:rPr>
        <w:t xml:space="preserve"> </w:t>
      </w:r>
    </w:p>
    <w:p w14:paraId="1C9200A0" w14:textId="14F534B4" w:rsidR="002A7E98" w:rsidRPr="003273E2" w:rsidRDefault="002A7E98" w:rsidP="00F10968">
      <w:pPr>
        <w:jc w:val="center"/>
        <w:rPr>
          <w:sz w:val="28"/>
        </w:rPr>
      </w:pPr>
      <w:r>
        <w:rPr>
          <w:sz w:val="28"/>
        </w:rPr>
        <w:t>ΑΜ:</w:t>
      </w:r>
    </w:p>
    <w:p w14:paraId="282EB6D2" w14:textId="77777777" w:rsidR="002A7E98" w:rsidRPr="008F638F" w:rsidRDefault="002A7E98" w:rsidP="00F10968"/>
    <w:p w14:paraId="23284EB6" w14:textId="77777777" w:rsidR="002A7E98" w:rsidRPr="008F638F" w:rsidRDefault="002A7E98" w:rsidP="00F10968">
      <w:pPr>
        <w:jc w:val="center"/>
      </w:pPr>
    </w:p>
    <w:p w14:paraId="5C606D57" w14:textId="77777777" w:rsidR="002A7E98" w:rsidRPr="00B22B7F" w:rsidRDefault="002A7E98" w:rsidP="00F10968">
      <w:pPr>
        <w:jc w:val="center"/>
        <w:rPr>
          <w:b/>
          <w:bCs/>
        </w:rPr>
      </w:pPr>
      <w:r w:rsidRPr="00B22B7F">
        <w:rPr>
          <w:b/>
          <w:bCs/>
        </w:rPr>
        <w:t>Τριμελής Εξεταστική Επιτροπή</w:t>
      </w:r>
    </w:p>
    <w:p w14:paraId="7A4F788C" w14:textId="77777777" w:rsidR="002A7E98" w:rsidRPr="00B22B7F" w:rsidRDefault="002A7E98" w:rsidP="00F10968">
      <w:pPr>
        <w:jc w:val="center"/>
      </w:pPr>
      <w:r w:rsidRPr="00B22B7F">
        <w:t>Μέλος Τριμελούς Επιτροπής (επιβλέπων/</w:t>
      </w:r>
      <w:proofErr w:type="spellStart"/>
      <w:r w:rsidRPr="00B22B7F">
        <w:t>ουσα</w:t>
      </w:r>
      <w:proofErr w:type="spellEnd"/>
      <w:r w:rsidRPr="00B22B7F">
        <w:t>)</w:t>
      </w:r>
    </w:p>
    <w:p w14:paraId="55D079CF" w14:textId="77777777" w:rsidR="002A7E98" w:rsidRPr="00B22B7F" w:rsidRDefault="002A7E98" w:rsidP="00F10968">
      <w:pPr>
        <w:jc w:val="center"/>
      </w:pPr>
      <w:r w:rsidRPr="00B22B7F">
        <w:t>Μέλος Τριμελούς Επιτροπής</w:t>
      </w:r>
    </w:p>
    <w:p w14:paraId="39DDEA38" w14:textId="77777777" w:rsidR="002A7E98" w:rsidRPr="008F19D7" w:rsidRDefault="002A7E98" w:rsidP="00F10968">
      <w:pPr>
        <w:jc w:val="center"/>
        <w:rPr>
          <w:i/>
        </w:rPr>
      </w:pPr>
      <w:r w:rsidRPr="00B22B7F">
        <w:t>Μέλος Τριμελούς Επιτροπής</w:t>
      </w:r>
    </w:p>
    <w:p w14:paraId="116F2F07" w14:textId="77777777" w:rsidR="002A7E98" w:rsidRPr="008F638F" w:rsidRDefault="002A7E98" w:rsidP="00F10968">
      <w:pPr>
        <w:jc w:val="center"/>
      </w:pPr>
    </w:p>
    <w:p w14:paraId="716BDA5C" w14:textId="77777777" w:rsidR="002A7E98" w:rsidRPr="008F638F" w:rsidRDefault="002A7E98" w:rsidP="00F10968">
      <w:pPr>
        <w:jc w:val="center"/>
      </w:pPr>
    </w:p>
    <w:p w14:paraId="2F30F47C" w14:textId="51A4EBD0" w:rsidR="0046116B" w:rsidRPr="00A304E1" w:rsidRDefault="002A7E98" w:rsidP="00F10968">
      <w:pPr>
        <w:jc w:val="center"/>
        <w:rPr>
          <w:lang w:val="en-US"/>
        </w:rPr>
      </w:pPr>
      <w:r>
        <w:rPr>
          <w:sz w:val="28"/>
        </w:rPr>
        <w:t>ΣΗΤΕΙΑ</w:t>
      </w:r>
      <w:r w:rsidRPr="00A304E1">
        <w:rPr>
          <w:sz w:val="28"/>
          <w:lang w:val="en-US"/>
        </w:rPr>
        <w:t>, «</w:t>
      </w:r>
      <w:r w:rsidRPr="008F638F">
        <w:rPr>
          <w:sz w:val="28"/>
        </w:rPr>
        <w:t>Μήνας</w:t>
      </w:r>
      <w:r w:rsidRPr="00A304E1">
        <w:rPr>
          <w:sz w:val="28"/>
          <w:lang w:val="en-US"/>
        </w:rPr>
        <w:t>» «</w:t>
      </w:r>
      <w:r w:rsidRPr="008F638F">
        <w:rPr>
          <w:sz w:val="28"/>
        </w:rPr>
        <w:t>Έτος</w:t>
      </w:r>
      <w:r w:rsidRPr="00A304E1">
        <w:rPr>
          <w:sz w:val="28"/>
          <w:lang w:val="en-US"/>
        </w:rPr>
        <w:t xml:space="preserve">» </w:t>
      </w:r>
      <w:r w:rsidR="0046116B" w:rsidRPr="00A304E1">
        <w:rPr>
          <w:lang w:val="en-US"/>
        </w:rPr>
        <w:br w:type="page"/>
      </w:r>
    </w:p>
    <w:p w14:paraId="45B8C158" w14:textId="2D9F490A" w:rsidR="00987D81" w:rsidRPr="003273E2" w:rsidRDefault="00157A7B" w:rsidP="00F10968">
      <w:pPr>
        <w:autoSpaceDE w:val="0"/>
        <w:autoSpaceDN w:val="0"/>
        <w:adjustRightInd w:val="0"/>
        <w:spacing w:after="0"/>
        <w:jc w:val="center"/>
        <w:rPr>
          <w:b/>
          <w:bCs/>
          <w:sz w:val="28"/>
          <w:szCs w:val="28"/>
          <w:lang w:val="en-US"/>
        </w:rPr>
      </w:pPr>
      <w:r w:rsidRPr="003273E2">
        <w:rPr>
          <w:noProof/>
          <w:sz w:val="28"/>
          <w:szCs w:val="28"/>
        </w:rPr>
        <w:lastRenderedPageBreak/>
        <w:drawing>
          <wp:anchor distT="0" distB="0" distL="114300" distR="114300" simplePos="0" relativeHeight="251669504" behindDoc="0" locked="0" layoutInCell="1" allowOverlap="1" wp14:anchorId="2F1E75C4" wp14:editId="6A04F45A">
            <wp:simplePos x="0" y="0"/>
            <wp:positionH relativeFrom="margin">
              <wp:posOffset>-142875</wp:posOffset>
            </wp:positionH>
            <wp:positionV relativeFrom="margin">
              <wp:posOffset>-16841</wp:posOffset>
            </wp:positionV>
            <wp:extent cx="936000" cy="936000"/>
            <wp:effectExtent l="0" t="0" r="0" b="0"/>
            <wp:wrapSquare wrapText="bothSides"/>
            <wp:docPr id="3" name="Εικόνα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36000" cy="936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87D81" w:rsidRPr="003273E2">
        <w:rPr>
          <w:b/>
          <w:bCs/>
          <w:sz w:val="28"/>
          <w:szCs w:val="28"/>
          <w:lang w:val="en-US"/>
        </w:rPr>
        <w:t>HELLENIC MEDITERRANEAN UNIVERSITY</w:t>
      </w:r>
    </w:p>
    <w:p w14:paraId="5BDE30D9" w14:textId="77777777" w:rsidR="00987D81" w:rsidRPr="003273E2" w:rsidRDefault="00987D81" w:rsidP="00F10968">
      <w:pPr>
        <w:autoSpaceDE w:val="0"/>
        <w:autoSpaceDN w:val="0"/>
        <w:adjustRightInd w:val="0"/>
        <w:spacing w:after="0"/>
        <w:jc w:val="center"/>
        <w:rPr>
          <w:sz w:val="28"/>
          <w:szCs w:val="28"/>
          <w:lang w:val="en-US"/>
        </w:rPr>
      </w:pPr>
      <w:r w:rsidRPr="003273E2">
        <w:rPr>
          <w:sz w:val="28"/>
          <w:szCs w:val="28"/>
          <w:lang w:val="en-US"/>
        </w:rPr>
        <w:t>SCHOOL OF HEALTH SCIENCES</w:t>
      </w:r>
    </w:p>
    <w:p w14:paraId="7604D38A" w14:textId="34696D81" w:rsidR="00987D81" w:rsidRPr="003273E2" w:rsidRDefault="00987D81" w:rsidP="00F10968">
      <w:pPr>
        <w:tabs>
          <w:tab w:val="center" w:pos="4153"/>
          <w:tab w:val="right" w:pos="8306"/>
        </w:tabs>
        <w:spacing w:after="0"/>
        <w:jc w:val="center"/>
        <w:rPr>
          <w:sz w:val="28"/>
          <w:szCs w:val="28"/>
          <w:lang w:val="en-US" w:eastAsia="en-US"/>
        </w:rPr>
      </w:pPr>
      <w:r w:rsidRPr="003273E2">
        <w:rPr>
          <w:sz w:val="28"/>
          <w:szCs w:val="28"/>
          <w:lang w:val="en-US"/>
        </w:rPr>
        <w:t>DEPARTMENT OF NUTRITION &amp; DIETETICS SCIENCES</w:t>
      </w:r>
    </w:p>
    <w:p w14:paraId="75F666AD" w14:textId="77777777" w:rsidR="008934C7" w:rsidRPr="00790C53" w:rsidRDefault="008934C7" w:rsidP="00F10968">
      <w:pPr>
        <w:pBdr>
          <w:bottom w:val="threeDEmboss" w:sz="24" w:space="1" w:color="auto"/>
        </w:pBdr>
        <w:tabs>
          <w:tab w:val="center" w:pos="4153"/>
          <w:tab w:val="right" w:pos="8306"/>
        </w:tabs>
        <w:spacing w:after="0"/>
        <w:jc w:val="center"/>
        <w:rPr>
          <w:rFonts w:ascii="Calibri" w:hAnsi="Calibri"/>
          <w:szCs w:val="32"/>
          <w:lang w:val="en-US" w:eastAsia="en-US"/>
        </w:rPr>
      </w:pPr>
    </w:p>
    <w:p w14:paraId="1BA981BA" w14:textId="77777777" w:rsidR="002A7E98" w:rsidRPr="00A304E1" w:rsidRDefault="002A7E98" w:rsidP="00F10968">
      <w:pPr>
        <w:jc w:val="center"/>
        <w:rPr>
          <w:lang w:val="en-US"/>
        </w:rPr>
      </w:pPr>
    </w:p>
    <w:p w14:paraId="1C725132" w14:textId="5EF90151" w:rsidR="002A7E98" w:rsidRPr="00A304E1" w:rsidRDefault="002A7E98" w:rsidP="00F10968">
      <w:pPr>
        <w:jc w:val="center"/>
        <w:rPr>
          <w:lang w:val="en-US"/>
        </w:rPr>
      </w:pPr>
    </w:p>
    <w:p w14:paraId="68A19FE9" w14:textId="77777777" w:rsidR="002A7E98" w:rsidRPr="00A304E1" w:rsidRDefault="002A7E98" w:rsidP="00F10968">
      <w:pPr>
        <w:jc w:val="center"/>
        <w:rPr>
          <w:sz w:val="32"/>
          <w:lang w:val="en-US"/>
        </w:rPr>
      </w:pPr>
    </w:p>
    <w:p w14:paraId="1B80A90E" w14:textId="77777777" w:rsidR="002A7E98" w:rsidRDefault="002A7E98" w:rsidP="00F10968">
      <w:pPr>
        <w:jc w:val="center"/>
        <w:rPr>
          <w:sz w:val="32"/>
          <w:lang w:val="en-US"/>
        </w:rPr>
      </w:pPr>
    </w:p>
    <w:p w14:paraId="31E237C8" w14:textId="77777777" w:rsidR="002A7E98" w:rsidRPr="00A304E1" w:rsidRDefault="002A7E98" w:rsidP="00F10968">
      <w:pPr>
        <w:jc w:val="center"/>
        <w:rPr>
          <w:sz w:val="32"/>
          <w:lang w:val="en-US"/>
        </w:rPr>
      </w:pPr>
    </w:p>
    <w:p w14:paraId="4E82C840" w14:textId="77777777" w:rsidR="002A7E98" w:rsidRPr="00DC394B" w:rsidRDefault="002A7E98" w:rsidP="00F10968">
      <w:pPr>
        <w:jc w:val="center"/>
        <w:rPr>
          <w:b/>
          <w:sz w:val="32"/>
          <w:u w:val="single"/>
          <w:lang w:val="en-US"/>
        </w:rPr>
      </w:pPr>
      <w:r w:rsidRPr="00ED3E3C">
        <w:rPr>
          <w:b/>
          <w:sz w:val="32"/>
          <w:u w:val="single"/>
          <w:lang w:val="en-US"/>
        </w:rPr>
        <w:t>THESIS</w:t>
      </w:r>
    </w:p>
    <w:p w14:paraId="0A491BDD" w14:textId="77777777" w:rsidR="002A7E98" w:rsidRPr="00AD7205" w:rsidRDefault="002A7E98" w:rsidP="00F10968">
      <w:pPr>
        <w:jc w:val="center"/>
        <w:rPr>
          <w:b/>
          <w:sz w:val="32"/>
          <w:u w:val="single"/>
          <w:lang w:val="en-US"/>
        </w:rPr>
      </w:pPr>
      <w:r>
        <w:rPr>
          <w:b/>
          <w:sz w:val="32"/>
          <w:u w:val="single"/>
          <w:lang w:val="en-US"/>
        </w:rPr>
        <w:t>for the Undergraduate Degree</w:t>
      </w:r>
    </w:p>
    <w:p w14:paraId="31BEB43E" w14:textId="77777777" w:rsidR="002A7E98" w:rsidRPr="00AD7205" w:rsidRDefault="002A7E98" w:rsidP="00F10968">
      <w:pPr>
        <w:jc w:val="center"/>
        <w:rPr>
          <w:sz w:val="32"/>
          <w:lang w:val="en-US"/>
        </w:rPr>
      </w:pPr>
      <w:r w:rsidRPr="00AD7205">
        <w:rPr>
          <w:sz w:val="32"/>
          <w:lang w:val="en-US"/>
        </w:rPr>
        <w:t xml:space="preserve"> «</w:t>
      </w:r>
      <w:r>
        <w:rPr>
          <w:sz w:val="32"/>
          <w:lang w:val="en-US"/>
        </w:rPr>
        <w:t>title</w:t>
      </w:r>
      <w:r w:rsidRPr="00AD7205">
        <w:rPr>
          <w:sz w:val="32"/>
          <w:lang w:val="en-US"/>
        </w:rPr>
        <w:t>»</w:t>
      </w:r>
    </w:p>
    <w:p w14:paraId="7C1588E2" w14:textId="77777777" w:rsidR="002A7E98" w:rsidRPr="00AD7205" w:rsidRDefault="002A7E98" w:rsidP="00F10968">
      <w:pPr>
        <w:jc w:val="center"/>
        <w:rPr>
          <w:sz w:val="32"/>
          <w:lang w:val="en-US"/>
        </w:rPr>
      </w:pPr>
    </w:p>
    <w:p w14:paraId="6131488D" w14:textId="77777777" w:rsidR="002A7E98" w:rsidRDefault="002A7E98" w:rsidP="00F10968">
      <w:pPr>
        <w:jc w:val="center"/>
        <w:rPr>
          <w:sz w:val="28"/>
          <w:lang w:val="en-US"/>
        </w:rPr>
      </w:pPr>
      <w:r w:rsidRPr="004437C3">
        <w:rPr>
          <w:sz w:val="28"/>
          <w:lang w:val="en-US"/>
        </w:rPr>
        <w:t>«</w:t>
      </w:r>
      <w:r>
        <w:rPr>
          <w:sz w:val="28"/>
          <w:lang w:val="en-US"/>
        </w:rPr>
        <w:t>name</w:t>
      </w:r>
      <w:r w:rsidRPr="008F19D7">
        <w:rPr>
          <w:sz w:val="28"/>
          <w:lang w:val="en-US"/>
        </w:rPr>
        <w:t xml:space="preserve"> &amp; </w:t>
      </w:r>
      <w:r>
        <w:rPr>
          <w:sz w:val="28"/>
          <w:lang w:val="en-US"/>
        </w:rPr>
        <w:t>surname</w:t>
      </w:r>
      <w:r w:rsidRPr="004437C3">
        <w:rPr>
          <w:sz w:val="28"/>
          <w:lang w:val="en-US"/>
        </w:rPr>
        <w:t xml:space="preserve">» </w:t>
      </w:r>
    </w:p>
    <w:p w14:paraId="3AB92C34" w14:textId="77777777" w:rsidR="002A7E98" w:rsidRPr="004437C3" w:rsidRDefault="002A7E98" w:rsidP="00F10968">
      <w:pPr>
        <w:jc w:val="center"/>
        <w:rPr>
          <w:sz w:val="28"/>
          <w:lang w:val="en-US"/>
        </w:rPr>
      </w:pPr>
      <w:r>
        <w:rPr>
          <w:sz w:val="28"/>
          <w:lang w:val="en-US"/>
        </w:rPr>
        <w:t>YD</w:t>
      </w:r>
      <w:r w:rsidRPr="004437C3">
        <w:rPr>
          <w:sz w:val="28"/>
          <w:lang w:val="en-US"/>
        </w:rPr>
        <w:t>:</w:t>
      </w:r>
    </w:p>
    <w:p w14:paraId="6CE19EB4" w14:textId="77777777" w:rsidR="002A7E98" w:rsidRPr="004437C3" w:rsidRDefault="002A7E98" w:rsidP="00F10968">
      <w:pPr>
        <w:jc w:val="center"/>
        <w:rPr>
          <w:sz w:val="32"/>
          <w:lang w:val="en-US"/>
        </w:rPr>
      </w:pPr>
    </w:p>
    <w:p w14:paraId="26925B19" w14:textId="77777777" w:rsidR="002A7E98" w:rsidRPr="002A7E98" w:rsidRDefault="002A7E98" w:rsidP="00F10968">
      <w:pPr>
        <w:jc w:val="center"/>
        <w:rPr>
          <w:lang w:val="en-US"/>
        </w:rPr>
      </w:pPr>
    </w:p>
    <w:p w14:paraId="213EE1A7" w14:textId="77777777" w:rsidR="002A7E98" w:rsidRPr="00B22B7F" w:rsidRDefault="002A7E98" w:rsidP="00F10968">
      <w:pPr>
        <w:jc w:val="center"/>
        <w:rPr>
          <w:b/>
          <w:bCs/>
          <w:sz w:val="32"/>
          <w:lang w:val="en-US"/>
        </w:rPr>
      </w:pPr>
      <w:r w:rsidRPr="00B22B7F">
        <w:rPr>
          <w:b/>
          <w:bCs/>
        </w:rPr>
        <w:t>Τ</w:t>
      </w:r>
      <w:proofErr w:type="spellStart"/>
      <w:r w:rsidRPr="00B22B7F">
        <w:rPr>
          <w:b/>
          <w:bCs/>
          <w:lang w:val="en-US"/>
        </w:rPr>
        <w:t>hree</w:t>
      </w:r>
      <w:proofErr w:type="spellEnd"/>
      <w:r w:rsidRPr="00B22B7F">
        <w:rPr>
          <w:b/>
          <w:bCs/>
          <w:lang w:val="en-US"/>
        </w:rPr>
        <w:t>-member Examination Committee</w:t>
      </w:r>
    </w:p>
    <w:p w14:paraId="0463774C" w14:textId="77777777" w:rsidR="002A7E98" w:rsidRPr="00B22B7F" w:rsidRDefault="002A7E98" w:rsidP="00F10968">
      <w:pPr>
        <w:jc w:val="center"/>
        <w:rPr>
          <w:bCs/>
          <w:lang w:val="en-US"/>
        </w:rPr>
      </w:pPr>
      <w:r w:rsidRPr="00B22B7F">
        <w:rPr>
          <w:bCs/>
          <w:lang w:val="en-US"/>
        </w:rPr>
        <w:t>Member 1 (supervisor)</w:t>
      </w:r>
    </w:p>
    <w:p w14:paraId="76E457DA" w14:textId="77777777" w:rsidR="002A7E98" w:rsidRPr="00B22B7F" w:rsidRDefault="002A7E98" w:rsidP="00F10968">
      <w:pPr>
        <w:jc w:val="center"/>
        <w:rPr>
          <w:bCs/>
          <w:lang w:val="en-US"/>
        </w:rPr>
      </w:pPr>
      <w:r w:rsidRPr="00B22B7F">
        <w:rPr>
          <w:bCs/>
          <w:lang w:val="en-US"/>
        </w:rPr>
        <w:t>Member 2</w:t>
      </w:r>
    </w:p>
    <w:p w14:paraId="310B3DB5" w14:textId="77777777" w:rsidR="002A7E98" w:rsidRPr="00977971" w:rsidRDefault="002A7E98" w:rsidP="00F10968">
      <w:pPr>
        <w:jc w:val="center"/>
        <w:rPr>
          <w:bCs/>
          <w:lang w:val="en-US"/>
        </w:rPr>
      </w:pPr>
      <w:r w:rsidRPr="00B22B7F">
        <w:rPr>
          <w:bCs/>
          <w:lang w:val="en-US"/>
        </w:rPr>
        <w:t>Member 3</w:t>
      </w:r>
    </w:p>
    <w:p w14:paraId="174B17CE" w14:textId="0B5FF41D" w:rsidR="002A7E98" w:rsidRDefault="002A7E98" w:rsidP="00F10968">
      <w:pPr>
        <w:rPr>
          <w:b/>
          <w:lang w:val="en-US"/>
        </w:rPr>
      </w:pPr>
    </w:p>
    <w:p w14:paraId="7B24A30C" w14:textId="77777777" w:rsidR="00F10968" w:rsidRPr="004437C3" w:rsidRDefault="00F10968" w:rsidP="00F10968">
      <w:pPr>
        <w:rPr>
          <w:b/>
          <w:lang w:val="en-US"/>
        </w:rPr>
      </w:pPr>
    </w:p>
    <w:p w14:paraId="0160584B" w14:textId="36DD0584" w:rsidR="002A1F02" w:rsidRPr="004A10D3" w:rsidRDefault="002A7E98" w:rsidP="00F10968">
      <w:pPr>
        <w:jc w:val="center"/>
        <w:rPr>
          <w:sz w:val="28"/>
          <w:lang w:val="en-US"/>
        </w:rPr>
        <w:sectPr w:rsidR="002A1F02" w:rsidRPr="004A10D3" w:rsidSect="009C25BA">
          <w:pgSz w:w="11906" w:h="16838"/>
          <w:pgMar w:top="1418" w:right="1418" w:bottom="1418" w:left="1701" w:header="720" w:footer="720" w:gutter="284"/>
          <w:cols w:space="708"/>
          <w:docGrid w:linePitch="360"/>
        </w:sectPr>
      </w:pPr>
      <w:r w:rsidRPr="008F19D7">
        <w:rPr>
          <w:sz w:val="28"/>
          <w:lang w:val="en-US"/>
        </w:rPr>
        <w:t>SITIA</w:t>
      </w:r>
      <w:r w:rsidRPr="004A10D3">
        <w:rPr>
          <w:sz w:val="28"/>
          <w:lang w:val="en-US"/>
        </w:rPr>
        <w:t xml:space="preserve"> «</w:t>
      </w:r>
      <w:r w:rsidRPr="00CA7500">
        <w:rPr>
          <w:sz w:val="28"/>
        </w:rPr>
        <w:t>Μήνας</w:t>
      </w:r>
      <w:r w:rsidRPr="004A10D3">
        <w:rPr>
          <w:sz w:val="28"/>
          <w:lang w:val="en-US"/>
        </w:rPr>
        <w:t>» «</w:t>
      </w:r>
      <w:r w:rsidRPr="00CA7500">
        <w:rPr>
          <w:sz w:val="28"/>
        </w:rPr>
        <w:t>Έτος</w:t>
      </w:r>
      <w:r w:rsidR="00266877" w:rsidRPr="004A10D3">
        <w:rPr>
          <w:sz w:val="28"/>
          <w:lang w:val="en-US"/>
        </w:rPr>
        <w:t>»</w:t>
      </w:r>
    </w:p>
    <w:p w14:paraId="67B02A21" w14:textId="77777777" w:rsidR="004A10D3" w:rsidRPr="00B22B7F" w:rsidRDefault="004A10D3" w:rsidP="00F10968">
      <w:proofErr w:type="spellStart"/>
      <w:r w:rsidRPr="003F4963">
        <w:lastRenderedPageBreak/>
        <w:t>Υπέθυνη</w:t>
      </w:r>
      <w:proofErr w:type="spellEnd"/>
      <w:r w:rsidRPr="00B22B7F">
        <w:t xml:space="preserve"> </w:t>
      </w:r>
      <w:r w:rsidRPr="003F4963">
        <w:t>Δήλωση</w:t>
      </w:r>
      <w:r w:rsidRPr="00B22B7F">
        <w:t xml:space="preserve"> </w:t>
      </w:r>
      <w:proofErr w:type="spellStart"/>
      <w:r w:rsidRPr="003F4963">
        <w:t>Συγγραφεά</w:t>
      </w:r>
      <w:proofErr w:type="spellEnd"/>
      <w:r w:rsidRPr="00B22B7F">
        <w:t xml:space="preserve">: </w:t>
      </w:r>
    </w:p>
    <w:p w14:paraId="6C4D1FF5" w14:textId="77777777" w:rsidR="004A10D3" w:rsidRPr="003F4963" w:rsidRDefault="004A10D3" w:rsidP="00F10968">
      <w:r w:rsidRPr="003F4963">
        <w:t>Δηλώνω ρητά ότι, σύμφωνα με το άρθρο 8 του Ν. 1599/1986 και τα άρθρα 2,4,6 παρ. 3 του Ν. 1256/1982, η παρούσα εργασία αποτελεί αποκλειστικά προϊόν προσωπικής εργασίας και δεν προσβάλλει κάθε μορφής πνευματικά δικαιώματα τρίτων και δεν είναι προϊόν μερικής ή ολικής αντιγραφής, οι πηγές δε που χρησιμοποιήθηκαν περιορίζονται στις βιβλιογραφικές αναφορές και μόνον.</w:t>
      </w:r>
    </w:p>
    <w:p w14:paraId="65CFF063" w14:textId="181523F1" w:rsidR="004A10D3" w:rsidRPr="003F4963" w:rsidRDefault="004A10D3" w:rsidP="00F10968">
      <w:r w:rsidRPr="00B22B7F">
        <w:t>Αποδέχομαι ότι η Βιβλιοθήκη μπορεί, χωρίς να αλλάξει το περιεχόμενο της εργασίας μου, να τη διαθέσει σε ηλεκτρονική μορφή μέσα από τη</w:t>
      </w:r>
      <w:r w:rsidR="00B22B7F" w:rsidRPr="00B22B7F">
        <w:t>ν</w:t>
      </w:r>
      <w:r w:rsidRPr="00B22B7F">
        <w:t xml:space="preserve"> ψηφιακή Βιβλιοθήκη της, να την αντιγράψει σε οποιοδήποτε μέσο ή/και σε οποιοδήποτε </w:t>
      </w:r>
      <w:proofErr w:type="spellStart"/>
      <w:r w:rsidRPr="00B22B7F">
        <w:t>μορφότυπο</w:t>
      </w:r>
      <w:proofErr w:type="spellEnd"/>
      <w:r w:rsidR="00B22B7F" w:rsidRPr="00B22B7F">
        <w:t>,</w:t>
      </w:r>
      <w:r w:rsidRPr="00B22B7F">
        <w:t xml:space="preserve"> καθώς και να κρατά περισσότερα από ένα αντίγραφα για λόγους συντήρησης και ασφάλειας.</w:t>
      </w:r>
    </w:p>
    <w:p w14:paraId="6827F65B" w14:textId="54587C39" w:rsidR="004A10D3" w:rsidRDefault="004A10D3" w:rsidP="00F10968">
      <w:pPr>
        <w:spacing w:after="0"/>
        <w:jc w:val="left"/>
        <w:rPr>
          <w:szCs w:val="28"/>
        </w:rPr>
      </w:pPr>
      <w:r>
        <w:rPr>
          <w:szCs w:val="28"/>
        </w:rPr>
        <w:br w:type="page"/>
      </w:r>
    </w:p>
    <w:p w14:paraId="61A2715E" w14:textId="77777777" w:rsidR="00975512" w:rsidRPr="00CA7500" w:rsidRDefault="00975512" w:rsidP="00F10968">
      <w:pPr>
        <w:rPr>
          <w:szCs w:val="28"/>
        </w:rPr>
      </w:pPr>
    </w:p>
    <w:p w14:paraId="6022FB57" w14:textId="77777777" w:rsidR="00501E62" w:rsidRPr="00CA7500" w:rsidRDefault="00501E62" w:rsidP="00F10968">
      <w:pPr>
        <w:rPr>
          <w:szCs w:val="28"/>
        </w:rPr>
      </w:pPr>
    </w:p>
    <w:p w14:paraId="39112EB1" w14:textId="77777777" w:rsidR="00501E62" w:rsidRPr="00CA7500" w:rsidRDefault="00501E62" w:rsidP="00F10968">
      <w:pPr>
        <w:rPr>
          <w:szCs w:val="28"/>
        </w:rPr>
      </w:pPr>
    </w:p>
    <w:p w14:paraId="63392054" w14:textId="77777777" w:rsidR="00501E62" w:rsidRPr="00CA7500" w:rsidRDefault="00501E62" w:rsidP="00F10968">
      <w:pPr>
        <w:rPr>
          <w:szCs w:val="28"/>
        </w:rPr>
      </w:pPr>
    </w:p>
    <w:p w14:paraId="219A232A" w14:textId="77777777" w:rsidR="00501E62" w:rsidRPr="00CA7500" w:rsidRDefault="00501E62" w:rsidP="00F10968">
      <w:pPr>
        <w:rPr>
          <w:szCs w:val="28"/>
        </w:rPr>
      </w:pPr>
    </w:p>
    <w:p w14:paraId="3143C445" w14:textId="77777777" w:rsidR="00EE3355" w:rsidRPr="00CA7500" w:rsidRDefault="00EE3355" w:rsidP="00F10968">
      <w:pPr>
        <w:rPr>
          <w:lang w:eastAsia="en-US"/>
        </w:rPr>
      </w:pPr>
    </w:p>
    <w:p w14:paraId="0FCD65E2" w14:textId="77777777" w:rsidR="00975512" w:rsidRPr="00CA7500" w:rsidRDefault="00EE3355" w:rsidP="00F10968">
      <w:pPr>
        <w:jc w:val="right"/>
        <w:rPr>
          <w:i/>
          <w:lang w:eastAsia="en-US"/>
        </w:rPr>
      </w:pPr>
      <w:r w:rsidRPr="00CA7500">
        <w:rPr>
          <w:i/>
          <w:lang w:eastAsia="en-US"/>
        </w:rPr>
        <w:t>«</w:t>
      </w:r>
      <w:r w:rsidR="006D4746" w:rsidRPr="00CA7500">
        <w:rPr>
          <w:i/>
          <w:lang w:eastAsia="en-US"/>
        </w:rPr>
        <w:t xml:space="preserve">Ευχαριστίες ή </w:t>
      </w:r>
      <w:r w:rsidRPr="00CA7500">
        <w:rPr>
          <w:i/>
          <w:lang w:eastAsia="en-US"/>
        </w:rPr>
        <w:t>Αφιέρωση»</w:t>
      </w:r>
    </w:p>
    <w:p w14:paraId="55CA4845" w14:textId="77777777" w:rsidR="00975512" w:rsidRPr="00CA7500" w:rsidRDefault="00975512" w:rsidP="00F10968">
      <w:pPr>
        <w:rPr>
          <w:lang w:eastAsia="en-US"/>
        </w:rPr>
      </w:pPr>
    </w:p>
    <w:p w14:paraId="4C436F9C" w14:textId="77777777" w:rsidR="00523198" w:rsidRPr="00FF73D1" w:rsidRDefault="002A1F02" w:rsidP="00F10968">
      <w:pPr>
        <w:pStyle w:val="40"/>
        <w:spacing w:line="360" w:lineRule="auto"/>
        <w:rPr>
          <w:lang w:val="el-GR"/>
        </w:rPr>
      </w:pPr>
      <w:r w:rsidRPr="00FF73D1">
        <w:rPr>
          <w:lang w:val="el-GR"/>
        </w:rPr>
        <w:br w:type="page"/>
      </w:r>
      <w:bookmarkStart w:id="1" w:name="_Toc455671500"/>
      <w:bookmarkStart w:id="2" w:name="_Toc455674546"/>
      <w:bookmarkStart w:id="3" w:name="_Toc455680223"/>
    </w:p>
    <w:p w14:paraId="521D86C4" w14:textId="77777777" w:rsidR="00EE3355" w:rsidRPr="004437C3" w:rsidRDefault="00EE3355" w:rsidP="00F10968">
      <w:pPr>
        <w:pStyle w:val="11"/>
      </w:pPr>
      <w:bookmarkStart w:id="4" w:name="_Toc37445614"/>
      <w:r w:rsidRPr="00814093">
        <w:lastRenderedPageBreak/>
        <w:t>Περίληψη</w:t>
      </w:r>
      <w:bookmarkEnd w:id="1"/>
      <w:bookmarkEnd w:id="2"/>
      <w:bookmarkEnd w:id="3"/>
      <w:bookmarkEnd w:id="4"/>
      <w:r w:rsidR="004437C3" w:rsidRPr="004437C3">
        <w:t xml:space="preserve"> </w:t>
      </w:r>
    </w:p>
    <w:p w14:paraId="51C7F7E6" w14:textId="77777777" w:rsidR="00A46A56" w:rsidRPr="00CA7500" w:rsidRDefault="00116511" w:rsidP="00F10968">
      <w:pPr>
        <w:rPr>
          <w:lang w:eastAsia="en-US"/>
        </w:rPr>
      </w:pPr>
      <w:r w:rsidRPr="00CA7500">
        <w:rPr>
          <w:lang w:eastAsia="en-US"/>
        </w:rPr>
        <w:t xml:space="preserve">Περιγράψτε εν συντομία </w:t>
      </w:r>
      <w:r w:rsidR="00A46A56" w:rsidRPr="00CA7500">
        <w:rPr>
          <w:lang w:eastAsia="en-US"/>
        </w:rPr>
        <w:t xml:space="preserve">(περίπου 300 λέξεις) </w:t>
      </w:r>
      <w:r w:rsidRPr="00CA7500">
        <w:rPr>
          <w:lang w:eastAsia="en-US"/>
        </w:rPr>
        <w:t xml:space="preserve">το θέμα και τα αποτελέσματα της </w:t>
      </w:r>
      <w:r w:rsidR="006578AA">
        <w:rPr>
          <w:lang w:eastAsia="en-US"/>
        </w:rPr>
        <w:t>Εργασίας σας</w:t>
      </w:r>
      <w:r w:rsidRPr="00CA7500">
        <w:rPr>
          <w:lang w:eastAsia="en-US"/>
        </w:rPr>
        <w:t>. Η περίληψη πρέπει να είναι περι</w:t>
      </w:r>
      <w:r w:rsidR="00A46A56" w:rsidRPr="00CA7500">
        <w:rPr>
          <w:lang w:eastAsia="en-US"/>
        </w:rPr>
        <w:t>ε</w:t>
      </w:r>
      <w:r w:rsidRPr="00CA7500">
        <w:rPr>
          <w:lang w:eastAsia="en-US"/>
        </w:rPr>
        <w:t>κτική και να μην περιλαμβάνει βιβλιογρα</w:t>
      </w:r>
      <w:r w:rsidR="00A46A56" w:rsidRPr="00CA7500">
        <w:rPr>
          <w:lang w:eastAsia="en-US"/>
        </w:rPr>
        <w:t>φ</w:t>
      </w:r>
      <w:r w:rsidRPr="00CA7500">
        <w:rPr>
          <w:lang w:eastAsia="en-US"/>
        </w:rPr>
        <w:t xml:space="preserve">ικές </w:t>
      </w:r>
      <w:r w:rsidR="00A46A56" w:rsidRPr="00CA7500">
        <w:rPr>
          <w:lang w:eastAsia="en-US"/>
        </w:rPr>
        <w:t>αναφορές.</w:t>
      </w:r>
      <w:r w:rsidR="002675C8">
        <w:rPr>
          <w:lang w:eastAsia="en-US"/>
        </w:rPr>
        <w:t xml:space="preserve"> </w:t>
      </w:r>
    </w:p>
    <w:p w14:paraId="7F7E2591" w14:textId="77777777" w:rsidR="00A46A56" w:rsidRPr="00CA7500" w:rsidRDefault="00A46A56" w:rsidP="00F10968">
      <w:pPr>
        <w:rPr>
          <w:lang w:eastAsia="en-US"/>
        </w:rPr>
      </w:pPr>
    </w:p>
    <w:p w14:paraId="257424E9" w14:textId="77777777" w:rsidR="00A46A56" w:rsidRPr="00814093" w:rsidRDefault="00A46A56" w:rsidP="00F10968">
      <w:pPr>
        <w:rPr>
          <w:b/>
          <w:lang w:eastAsia="en-US"/>
        </w:rPr>
      </w:pPr>
      <w:r w:rsidRPr="00814093">
        <w:rPr>
          <w:b/>
          <w:lang w:eastAsia="en-US"/>
        </w:rPr>
        <w:t>Λέξεις – Κλειδιά</w:t>
      </w:r>
    </w:p>
    <w:p w14:paraId="73B8D496" w14:textId="77777777" w:rsidR="00A46A56" w:rsidRPr="00CA7500" w:rsidRDefault="00A46A56" w:rsidP="00F10968">
      <w:pPr>
        <w:rPr>
          <w:lang w:eastAsia="en-US"/>
        </w:rPr>
      </w:pPr>
      <w:r w:rsidRPr="00CA7500">
        <w:rPr>
          <w:lang w:eastAsia="en-US"/>
        </w:rPr>
        <w:t>Παραθέστε 3</w:t>
      </w:r>
      <w:r w:rsidR="00AB5299" w:rsidRPr="00CA7500">
        <w:rPr>
          <w:lang w:eastAsia="en-US"/>
        </w:rPr>
        <w:t xml:space="preserve"> </w:t>
      </w:r>
      <w:r w:rsidR="007314F5" w:rsidRPr="00CA7500">
        <w:rPr>
          <w:lang w:eastAsia="en-US"/>
        </w:rPr>
        <w:t>-</w:t>
      </w:r>
      <w:r w:rsidR="00AB5299" w:rsidRPr="00CA7500">
        <w:rPr>
          <w:lang w:eastAsia="en-US"/>
        </w:rPr>
        <w:t xml:space="preserve"> </w:t>
      </w:r>
      <w:r w:rsidRPr="00CA7500">
        <w:rPr>
          <w:lang w:eastAsia="en-US"/>
        </w:rPr>
        <w:t>6</w:t>
      </w:r>
      <w:r w:rsidR="00AB5299" w:rsidRPr="00CA7500">
        <w:rPr>
          <w:lang w:eastAsia="en-US"/>
        </w:rPr>
        <w:t xml:space="preserve"> </w:t>
      </w:r>
      <w:r w:rsidRPr="00CA7500">
        <w:rPr>
          <w:lang w:eastAsia="en-US"/>
        </w:rPr>
        <w:t>λέξεις</w:t>
      </w:r>
      <w:r w:rsidR="007314F5" w:rsidRPr="00CA7500">
        <w:rPr>
          <w:lang w:eastAsia="en-US"/>
        </w:rPr>
        <w:t xml:space="preserve"> – </w:t>
      </w:r>
      <w:r w:rsidRPr="00CA7500">
        <w:rPr>
          <w:lang w:eastAsia="en-US"/>
        </w:rPr>
        <w:t xml:space="preserve">κλειδιά, κατάλληλα για την </w:t>
      </w:r>
      <w:proofErr w:type="spellStart"/>
      <w:r w:rsidRPr="00CA7500">
        <w:rPr>
          <w:lang w:eastAsia="en-US"/>
        </w:rPr>
        <w:t>ευρετηριοποίση</w:t>
      </w:r>
      <w:proofErr w:type="spellEnd"/>
      <w:r w:rsidRPr="00CA7500">
        <w:rPr>
          <w:lang w:eastAsia="en-US"/>
        </w:rPr>
        <w:t xml:space="preserve"> και την αναζήτηση της Εργασίας</w:t>
      </w:r>
      <w:r w:rsidR="0016047F" w:rsidRPr="00CA7500">
        <w:rPr>
          <w:lang w:eastAsia="en-US"/>
        </w:rPr>
        <w:t>.</w:t>
      </w:r>
    </w:p>
    <w:p w14:paraId="14C06572" w14:textId="77777777" w:rsidR="003941A2" w:rsidRPr="00CA7500" w:rsidRDefault="003941A2" w:rsidP="00F10968">
      <w:pPr>
        <w:rPr>
          <w:lang w:eastAsia="en-US"/>
        </w:rPr>
      </w:pPr>
    </w:p>
    <w:p w14:paraId="34009012" w14:textId="77777777" w:rsidR="007441F5" w:rsidRPr="00CA7500" w:rsidRDefault="007441F5" w:rsidP="00F10968">
      <w:pPr>
        <w:rPr>
          <w:lang w:eastAsia="en-US"/>
        </w:rPr>
      </w:pPr>
    </w:p>
    <w:p w14:paraId="14A3CB39" w14:textId="77777777" w:rsidR="00523198" w:rsidRPr="00CA7500" w:rsidRDefault="003941A2" w:rsidP="00F10968">
      <w:pPr>
        <w:rPr>
          <w:lang w:eastAsia="en-US"/>
        </w:rPr>
      </w:pPr>
      <w:r w:rsidRPr="00CA7500">
        <w:rPr>
          <w:lang w:eastAsia="en-US"/>
        </w:rPr>
        <w:br w:type="page"/>
      </w:r>
      <w:bookmarkStart w:id="5" w:name="_Toc455671501"/>
      <w:bookmarkStart w:id="6" w:name="_Toc455674547"/>
      <w:bookmarkStart w:id="7" w:name="_Toc455680224"/>
    </w:p>
    <w:p w14:paraId="6AB80486" w14:textId="77777777" w:rsidR="006D4746" w:rsidRPr="00814093" w:rsidRDefault="006D4746" w:rsidP="00F10968">
      <w:pPr>
        <w:pStyle w:val="11"/>
      </w:pPr>
      <w:bookmarkStart w:id="8" w:name="_Toc37445615"/>
      <w:proofErr w:type="spellStart"/>
      <w:r w:rsidRPr="00814093">
        <w:lastRenderedPageBreak/>
        <w:t>Abstract</w:t>
      </w:r>
      <w:bookmarkEnd w:id="5"/>
      <w:bookmarkEnd w:id="6"/>
      <w:bookmarkEnd w:id="7"/>
      <w:bookmarkEnd w:id="8"/>
      <w:proofErr w:type="spellEnd"/>
    </w:p>
    <w:p w14:paraId="30927913" w14:textId="77777777" w:rsidR="0016047F" w:rsidRPr="00CA7500" w:rsidRDefault="0016047F" w:rsidP="00F10968">
      <w:pPr>
        <w:rPr>
          <w:lang w:eastAsia="en-US"/>
        </w:rPr>
      </w:pPr>
      <w:r w:rsidRPr="00CA7500">
        <w:rPr>
          <w:lang w:eastAsia="en-US"/>
        </w:rPr>
        <w:t xml:space="preserve">Περιγράψτε εν συντομία (περίπου 300 λέξεις) το θέμα και </w:t>
      </w:r>
      <w:r w:rsidR="006578AA">
        <w:rPr>
          <w:lang w:eastAsia="en-US"/>
        </w:rPr>
        <w:t>τα αποτελέσματα της</w:t>
      </w:r>
      <w:r w:rsidRPr="00CA7500">
        <w:rPr>
          <w:lang w:eastAsia="en-US"/>
        </w:rPr>
        <w:t xml:space="preserve"> Εργασίας </w:t>
      </w:r>
      <w:r w:rsidR="006578AA">
        <w:rPr>
          <w:lang w:eastAsia="en-US"/>
        </w:rPr>
        <w:t xml:space="preserve">σας </w:t>
      </w:r>
      <w:r w:rsidRPr="00CA7500">
        <w:rPr>
          <w:lang w:eastAsia="en-US"/>
        </w:rPr>
        <w:t>στην Αγγλική γλώσσα. Η περίληψη πρέπει να είναι περιεκτική και να μην περιλαμβάνει βιβλιογραφικές αναφορές.</w:t>
      </w:r>
    </w:p>
    <w:p w14:paraId="7E3B930F" w14:textId="77777777" w:rsidR="006E0ED2" w:rsidRPr="00CA7500" w:rsidRDefault="006E0ED2" w:rsidP="00F10968">
      <w:pPr>
        <w:rPr>
          <w:lang w:eastAsia="en-US"/>
        </w:rPr>
      </w:pPr>
    </w:p>
    <w:p w14:paraId="4E859963" w14:textId="77777777" w:rsidR="006E0ED2" w:rsidRPr="00CA7500" w:rsidRDefault="006E0ED2" w:rsidP="00F10968">
      <w:pPr>
        <w:rPr>
          <w:lang w:eastAsia="en-US"/>
        </w:rPr>
      </w:pPr>
    </w:p>
    <w:p w14:paraId="765A5D61" w14:textId="77777777" w:rsidR="006D4746" w:rsidRPr="00814093" w:rsidRDefault="00A46A56" w:rsidP="00F10968">
      <w:pPr>
        <w:rPr>
          <w:b/>
          <w:lang w:eastAsia="en-US"/>
        </w:rPr>
      </w:pPr>
      <w:proofErr w:type="spellStart"/>
      <w:r w:rsidRPr="00814093">
        <w:rPr>
          <w:b/>
          <w:lang w:eastAsia="en-US"/>
        </w:rPr>
        <w:t>Keywords</w:t>
      </w:r>
      <w:proofErr w:type="spellEnd"/>
    </w:p>
    <w:p w14:paraId="03BD3A18" w14:textId="77777777" w:rsidR="0016047F" w:rsidRPr="00CA7500" w:rsidRDefault="0016047F" w:rsidP="00F10968">
      <w:pPr>
        <w:rPr>
          <w:lang w:eastAsia="en-US"/>
        </w:rPr>
      </w:pPr>
      <w:r w:rsidRPr="00CA7500">
        <w:rPr>
          <w:lang w:eastAsia="en-US"/>
        </w:rPr>
        <w:t>Παραθέστε 3</w:t>
      </w:r>
      <w:r w:rsidR="00B40008" w:rsidRPr="00CA7500">
        <w:rPr>
          <w:lang w:eastAsia="en-US"/>
        </w:rPr>
        <w:t xml:space="preserve"> έως </w:t>
      </w:r>
      <w:r w:rsidRPr="00CA7500">
        <w:rPr>
          <w:lang w:eastAsia="en-US"/>
        </w:rPr>
        <w:t xml:space="preserve">6 λέξεις – κλειδιά, κατάλληλα για την </w:t>
      </w:r>
      <w:proofErr w:type="spellStart"/>
      <w:r w:rsidRPr="00CA7500">
        <w:rPr>
          <w:lang w:eastAsia="en-US"/>
        </w:rPr>
        <w:t>ευρετηριοποί</w:t>
      </w:r>
      <w:r w:rsidR="00AF51E1" w:rsidRPr="00CA7500">
        <w:rPr>
          <w:lang w:eastAsia="en-US"/>
        </w:rPr>
        <w:t>η</w:t>
      </w:r>
      <w:r w:rsidRPr="00CA7500">
        <w:rPr>
          <w:lang w:eastAsia="en-US"/>
        </w:rPr>
        <w:t>ση</w:t>
      </w:r>
      <w:proofErr w:type="spellEnd"/>
      <w:r w:rsidRPr="00CA7500">
        <w:rPr>
          <w:lang w:eastAsia="en-US"/>
        </w:rPr>
        <w:t xml:space="preserve"> κα</w:t>
      </w:r>
      <w:r w:rsidR="006578AA">
        <w:rPr>
          <w:lang w:eastAsia="en-US"/>
        </w:rPr>
        <w:t>ι την αναζήτηση της</w:t>
      </w:r>
      <w:r w:rsidRPr="00CA7500">
        <w:rPr>
          <w:lang w:eastAsia="en-US"/>
        </w:rPr>
        <w:t xml:space="preserve"> Εργασίας, στην Αγγλική Γλώσσα.</w:t>
      </w:r>
    </w:p>
    <w:p w14:paraId="0D6A54E8" w14:textId="77777777" w:rsidR="007441F5" w:rsidRPr="00CA7500" w:rsidRDefault="007441F5" w:rsidP="00F10968">
      <w:pPr>
        <w:rPr>
          <w:lang w:eastAsia="en-US"/>
        </w:rPr>
      </w:pPr>
    </w:p>
    <w:p w14:paraId="434805DF" w14:textId="77777777" w:rsidR="0016047F" w:rsidRPr="00CA7500" w:rsidRDefault="0016047F" w:rsidP="00F10968">
      <w:pPr>
        <w:rPr>
          <w:lang w:eastAsia="en-US"/>
        </w:rPr>
      </w:pPr>
    </w:p>
    <w:p w14:paraId="3D1621B1" w14:textId="77777777" w:rsidR="0046116B" w:rsidRPr="00CA7500" w:rsidRDefault="00A46A56" w:rsidP="00F10968">
      <w:pPr>
        <w:rPr>
          <w:lang w:eastAsia="en-US"/>
        </w:rPr>
      </w:pPr>
      <w:r w:rsidRPr="00CA7500">
        <w:rPr>
          <w:lang w:eastAsia="en-US"/>
        </w:rPr>
        <w:br w:type="page"/>
      </w:r>
    </w:p>
    <w:p w14:paraId="15174970" w14:textId="77777777" w:rsidR="001F2539" w:rsidRPr="00814093" w:rsidRDefault="001F2539" w:rsidP="00F10968">
      <w:pPr>
        <w:pStyle w:val="1"/>
        <w:rPr>
          <w:lang w:eastAsia="en-US"/>
        </w:rPr>
      </w:pPr>
      <w:bookmarkStart w:id="9" w:name="_Toc455680225"/>
      <w:bookmarkStart w:id="10" w:name="_Toc37445616"/>
      <w:r w:rsidRPr="009C50BF">
        <w:lastRenderedPageBreak/>
        <w:t>Περιεχόμενα</w:t>
      </w:r>
      <w:bookmarkEnd w:id="9"/>
      <w:bookmarkEnd w:id="10"/>
    </w:p>
    <w:p w14:paraId="5C887374" w14:textId="4CB663B2" w:rsidR="00341A39" w:rsidRDefault="004B2D2A" w:rsidP="00F10968">
      <w:pPr>
        <w:pStyle w:val="10"/>
        <w:tabs>
          <w:tab w:val="right" w:leader="dot" w:pos="8732"/>
        </w:tabs>
        <w:rPr>
          <w:rFonts w:asciiTheme="minorHAnsi" w:eastAsiaTheme="minorEastAsia" w:hAnsiTheme="minorHAnsi" w:cstheme="minorBidi"/>
          <w:noProof/>
          <w:sz w:val="22"/>
          <w:szCs w:val="22"/>
          <w:lang w:val="en-US" w:eastAsia="en-US"/>
        </w:rPr>
      </w:pPr>
      <w:r w:rsidRPr="00CA7500">
        <w:fldChar w:fldCharType="begin"/>
      </w:r>
      <w:r w:rsidRPr="00CA7500">
        <w:instrText xml:space="preserve"> TOC \o "1-3" \h \z \u </w:instrText>
      </w:r>
      <w:r w:rsidRPr="00CA7500">
        <w:fldChar w:fldCharType="separate"/>
      </w:r>
      <w:hyperlink w:anchor="_Toc37445614" w:history="1">
        <w:r w:rsidR="00341A39" w:rsidRPr="00DD21AF">
          <w:rPr>
            <w:rStyle w:val="-"/>
            <w:noProof/>
          </w:rPr>
          <w:t>Περίληψη</w:t>
        </w:r>
        <w:r w:rsidR="00341A39">
          <w:rPr>
            <w:noProof/>
            <w:webHidden/>
          </w:rPr>
          <w:tab/>
        </w:r>
        <w:r w:rsidR="00341A39">
          <w:rPr>
            <w:noProof/>
            <w:webHidden/>
          </w:rPr>
          <w:fldChar w:fldCharType="begin"/>
        </w:r>
        <w:r w:rsidR="00341A39">
          <w:rPr>
            <w:noProof/>
            <w:webHidden/>
          </w:rPr>
          <w:instrText xml:space="preserve"> PAGEREF _Toc37445614 \h </w:instrText>
        </w:r>
        <w:r w:rsidR="00341A39">
          <w:rPr>
            <w:noProof/>
            <w:webHidden/>
          </w:rPr>
        </w:r>
        <w:r w:rsidR="00341A39">
          <w:rPr>
            <w:noProof/>
            <w:webHidden/>
          </w:rPr>
          <w:fldChar w:fldCharType="separate"/>
        </w:r>
        <w:r w:rsidR="00341A39">
          <w:rPr>
            <w:noProof/>
            <w:webHidden/>
          </w:rPr>
          <w:t>v</w:t>
        </w:r>
        <w:r w:rsidR="00341A39">
          <w:rPr>
            <w:noProof/>
            <w:webHidden/>
          </w:rPr>
          <w:fldChar w:fldCharType="end"/>
        </w:r>
      </w:hyperlink>
    </w:p>
    <w:p w14:paraId="79C1FF61" w14:textId="7401369A" w:rsidR="00341A39" w:rsidRDefault="001C3CE6" w:rsidP="00F10968">
      <w:pPr>
        <w:pStyle w:val="10"/>
        <w:tabs>
          <w:tab w:val="right" w:leader="dot" w:pos="8732"/>
        </w:tabs>
        <w:rPr>
          <w:rFonts w:asciiTheme="minorHAnsi" w:eastAsiaTheme="minorEastAsia" w:hAnsiTheme="minorHAnsi" w:cstheme="minorBidi"/>
          <w:noProof/>
          <w:sz w:val="22"/>
          <w:szCs w:val="22"/>
          <w:lang w:val="en-US" w:eastAsia="en-US"/>
        </w:rPr>
      </w:pPr>
      <w:hyperlink w:anchor="_Toc37445615" w:history="1">
        <w:r w:rsidR="00341A39" w:rsidRPr="00DD21AF">
          <w:rPr>
            <w:rStyle w:val="-"/>
            <w:noProof/>
          </w:rPr>
          <w:t>Abstract</w:t>
        </w:r>
        <w:r w:rsidR="00341A39">
          <w:rPr>
            <w:noProof/>
            <w:webHidden/>
          </w:rPr>
          <w:tab/>
        </w:r>
        <w:r w:rsidR="00341A39">
          <w:rPr>
            <w:noProof/>
            <w:webHidden/>
          </w:rPr>
          <w:fldChar w:fldCharType="begin"/>
        </w:r>
        <w:r w:rsidR="00341A39">
          <w:rPr>
            <w:noProof/>
            <w:webHidden/>
          </w:rPr>
          <w:instrText xml:space="preserve"> PAGEREF _Toc37445615 \h </w:instrText>
        </w:r>
        <w:r w:rsidR="00341A39">
          <w:rPr>
            <w:noProof/>
            <w:webHidden/>
          </w:rPr>
        </w:r>
        <w:r w:rsidR="00341A39">
          <w:rPr>
            <w:noProof/>
            <w:webHidden/>
          </w:rPr>
          <w:fldChar w:fldCharType="separate"/>
        </w:r>
        <w:r w:rsidR="00341A39">
          <w:rPr>
            <w:noProof/>
            <w:webHidden/>
          </w:rPr>
          <w:t>vi</w:t>
        </w:r>
        <w:r w:rsidR="00341A39">
          <w:rPr>
            <w:noProof/>
            <w:webHidden/>
          </w:rPr>
          <w:fldChar w:fldCharType="end"/>
        </w:r>
      </w:hyperlink>
    </w:p>
    <w:p w14:paraId="226F2F11" w14:textId="08FFA26D" w:rsidR="00341A39" w:rsidRDefault="001C3CE6" w:rsidP="00F10968">
      <w:pPr>
        <w:pStyle w:val="10"/>
        <w:tabs>
          <w:tab w:val="right" w:leader="dot" w:pos="8732"/>
        </w:tabs>
        <w:rPr>
          <w:rFonts w:asciiTheme="minorHAnsi" w:eastAsiaTheme="minorEastAsia" w:hAnsiTheme="minorHAnsi" w:cstheme="minorBidi"/>
          <w:noProof/>
          <w:sz w:val="22"/>
          <w:szCs w:val="22"/>
          <w:lang w:val="en-US" w:eastAsia="en-US"/>
        </w:rPr>
      </w:pPr>
      <w:hyperlink w:anchor="_Toc37445616" w:history="1">
        <w:r w:rsidR="00341A39" w:rsidRPr="00DD21AF">
          <w:rPr>
            <w:rStyle w:val="-"/>
            <w:noProof/>
          </w:rPr>
          <w:t>Περιεχόμενα</w:t>
        </w:r>
        <w:r w:rsidR="00341A39">
          <w:rPr>
            <w:noProof/>
            <w:webHidden/>
          </w:rPr>
          <w:tab/>
        </w:r>
        <w:r w:rsidR="00341A39">
          <w:rPr>
            <w:noProof/>
            <w:webHidden/>
          </w:rPr>
          <w:fldChar w:fldCharType="begin"/>
        </w:r>
        <w:r w:rsidR="00341A39">
          <w:rPr>
            <w:noProof/>
            <w:webHidden/>
          </w:rPr>
          <w:instrText xml:space="preserve"> PAGEREF _Toc37445616 \h </w:instrText>
        </w:r>
        <w:r w:rsidR="00341A39">
          <w:rPr>
            <w:noProof/>
            <w:webHidden/>
          </w:rPr>
        </w:r>
        <w:r w:rsidR="00341A39">
          <w:rPr>
            <w:noProof/>
            <w:webHidden/>
          </w:rPr>
          <w:fldChar w:fldCharType="separate"/>
        </w:r>
        <w:r w:rsidR="00341A39">
          <w:rPr>
            <w:noProof/>
            <w:webHidden/>
          </w:rPr>
          <w:t>vii</w:t>
        </w:r>
        <w:r w:rsidR="00341A39">
          <w:rPr>
            <w:noProof/>
            <w:webHidden/>
          </w:rPr>
          <w:fldChar w:fldCharType="end"/>
        </w:r>
      </w:hyperlink>
    </w:p>
    <w:p w14:paraId="1E6D5859" w14:textId="50F7F082" w:rsidR="00341A39" w:rsidRDefault="001C3CE6" w:rsidP="00F10968">
      <w:pPr>
        <w:pStyle w:val="10"/>
        <w:tabs>
          <w:tab w:val="right" w:leader="dot" w:pos="8732"/>
        </w:tabs>
        <w:rPr>
          <w:rFonts w:asciiTheme="minorHAnsi" w:eastAsiaTheme="minorEastAsia" w:hAnsiTheme="minorHAnsi" w:cstheme="minorBidi"/>
          <w:noProof/>
          <w:sz w:val="22"/>
          <w:szCs w:val="22"/>
          <w:lang w:val="en-US" w:eastAsia="en-US"/>
        </w:rPr>
      </w:pPr>
      <w:hyperlink w:anchor="_Toc37445617" w:history="1">
        <w:r w:rsidR="00341A39" w:rsidRPr="00DD21AF">
          <w:rPr>
            <w:rStyle w:val="-"/>
            <w:noProof/>
          </w:rPr>
          <w:t>Κατάλογος Εικόνων / Σχημάτων</w:t>
        </w:r>
        <w:r w:rsidR="00341A39">
          <w:rPr>
            <w:noProof/>
            <w:webHidden/>
          </w:rPr>
          <w:tab/>
        </w:r>
        <w:r w:rsidR="00341A39">
          <w:rPr>
            <w:noProof/>
            <w:webHidden/>
          </w:rPr>
          <w:fldChar w:fldCharType="begin"/>
        </w:r>
        <w:r w:rsidR="00341A39">
          <w:rPr>
            <w:noProof/>
            <w:webHidden/>
          </w:rPr>
          <w:instrText xml:space="preserve"> PAGEREF _Toc37445617 \h </w:instrText>
        </w:r>
        <w:r w:rsidR="00341A39">
          <w:rPr>
            <w:noProof/>
            <w:webHidden/>
          </w:rPr>
        </w:r>
        <w:r w:rsidR="00341A39">
          <w:rPr>
            <w:noProof/>
            <w:webHidden/>
          </w:rPr>
          <w:fldChar w:fldCharType="separate"/>
        </w:r>
        <w:r w:rsidR="00341A39">
          <w:rPr>
            <w:noProof/>
            <w:webHidden/>
          </w:rPr>
          <w:t>viii</w:t>
        </w:r>
        <w:r w:rsidR="00341A39">
          <w:rPr>
            <w:noProof/>
            <w:webHidden/>
          </w:rPr>
          <w:fldChar w:fldCharType="end"/>
        </w:r>
      </w:hyperlink>
    </w:p>
    <w:p w14:paraId="63E31882" w14:textId="1ABDE1C7" w:rsidR="00341A39" w:rsidRDefault="001C3CE6" w:rsidP="00F10968">
      <w:pPr>
        <w:pStyle w:val="10"/>
        <w:tabs>
          <w:tab w:val="right" w:leader="dot" w:pos="8732"/>
        </w:tabs>
        <w:rPr>
          <w:rFonts w:asciiTheme="minorHAnsi" w:eastAsiaTheme="minorEastAsia" w:hAnsiTheme="minorHAnsi" w:cstheme="minorBidi"/>
          <w:noProof/>
          <w:sz w:val="22"/>
          <w:szCs w:val="22"/>
          <w:lang w:val="en-US" w:eastAsia="en-US"/>
        </w:rPr>
      </w:pPr>
      <w:hyperlink w:anchor="_Toc37445618" w:history="1">
        <w:r w:rsidR="00341A39" w:rsidRPr="00DD21AF">
          <w:rPr>
            <w:rStyle w:val="-"/>
            <w:noProof/>
          </w:rPr>
          <w:t>Κατάλογος Πινάκων</w:t>
        </w:r>
        <w:r w:rsidR="00341A39">
          <w:rPr>
            <w:noProof/>
            <w:webHidden/>
          </w:rPr>
          <w:tab/>
        </w:r>
        <w:r w:rsidR="00341A39">
          <w:rPr>
            <w:noProof/>
            <w:webHidden/>
          </w:rPr>
          <w:fldChar w:fldCharType="begin"/>
        </w:r>
        <w:r w:rsidR="00341A39">
          <w:rPr>
            <w:noProof/>
            <w:webHidden/>
          </w:rPr>
          <w:instrText xml:space="preserve"> PAGEREF _Toc37445618 \h </w:instrText>
        </w:r>
        <w:r w:rsidR="00341A39">
          <w:rPr>
            <w:noProof/>
            <w:webHidden/>
          </w:rPr>
        </w:r>
        <w:r w:rsidR="00341A39">
          <w:rPr>
            <w:noProof/>
            <w:webHidden/>
          </w:rPr>
          <w:fldChar w:fldCharType="separate"/>
        </w:r>
        <w:r w:rsidR="00341A39">
          <w:rPr>
            <w:noProof/>
            <w:webHidden/>
          </w:rPr>
          <w:t>ix</w:t>
        </w:r>
        <w:r w:rsidR="00341A39">
          <w:rPr>
            <w:noProof/>
            <w:webHidden/>
          </w:rPr>
          <w:fldChar w:fldCharType="end"/>
        </w:r>
      </w:hyperlink>
    </w:p>
    <w:p w14:paraId="1A302CB0" w14:textId="185C6798" w:rsidR="00341A39" w:rsidRDefault="001C3CE6" w:rsidP="00F10968">
      <w:pPr>
        <w:pStyle w:val="10"/>
        <w:tabs>
          <w:tab w:val="right" w:leader="dot" w:pos="8732"/>
        </w:tabs>
        <w:rPr>
          <w:rFonts w:asciiTheme="minorHAnsi" w:eastAsiaTheme="minorEastAsia" w:hAnsiTheme="minorHAnsi" w:cstheme="minorBidi"/>
          <w:noProof/>
          <w:sz w:val="22"/>
          <w:szCs w:val="22"/>
          <w:lang w:val="en-US" w:eastAsia="en-US"/>
        </w:rPr>
      </w:pPr>
      <w:hyperlink w:anchor="_Toc37445619" w:history="1">
        <w:r w:rsidR="00341A39" w:rsidRPr="00DD21AF">
          <w:rPr>
            <w:rStyle w:val="-"/>
            <w:noProof/>
          </w:rPr>
          <w:t>Συντομογραφίες &amp; Ακρωνύμια</w:t>
        </w:r>
        <w:r w:rsidR="00341A39">
          <w:rPr>
            <w:noProof/>
            <w:webHidden/>
          </w:rPr>
          <w:tab/>
        </w:r>
        <w:r w:rsidR="00341A39">
          <w:rPr>
            <w:noProof/>
            <w:webHidden/>
          </w:rPr>
          <w:fldChar w:fldCharType="begin"/>
        </w:r>
        <w:r w:rsidR="00341A39">
          <w:rPr>
            <w:noProof/>
            <w:webHidden/>
          </w:rPr>
          <w:instrText xml:space="preserve"> PAGEREF _Toc37445619 \h </w:instrText>
        </w:r>
        <w:r w:rsidR="00341A39">
          <w:rPr>
            <w:noProof/>
            <w:webHidden/>
          </w:rPr>
        </w:r>
        <w:r w:rsidR="00341A39">
          <w:rPr>
            <w:noProof/>
            <w:webHidden/>
          </w:rPr>
          <w:fldChar w:fldCharType="separate"/>
        </w:r>
        <w:r w:rsidR="00341A39">
          <w:rPr>
            <w:noProof/>
            <w:webHidden/>
          </w:rPr>
          <w:t>x</w:t>
        </w:r>
        <w:r w:rsidR="00341A39">
          <w:rPr>
            <w:noProof/>
            <w:webHidden/>
          </w:rPr>
          <w:fldChar w:fldCharType="end"/>
        </w:r>
      </w:hyperlink>
    </w:p>
    <w:p w14:paraId="452F2046" w14:textId="623CF9A6" w:rsidR="00341A39" w:rsidRDefault="001C3CE6" w:rsidP="00F10968">
      <w:pPr>
        <w:pStyle w:val="10"/>
        <w:tabs>
          <w:tab w:val="right" w:leader="dot" w:pos="8732"/>
        </w:tabs>
        <w:rPr>
          <w:rFonts w:asciiTheme="minorHAnsi" w:eastAsiaTheme="minorEastAsia" w:hAnsiTheme="minorHAnsi" w:cstheme="minorBidi"/>
          <w:noProof/>
          <w:sz w:val="22"/>
          <w:szCs w:val="22"/>
          <w:lang w:val="en-US" w:eastAsia="en-US"/>
        </w:rPr>
      </w:pPr>
      <w:hyperlink w:anchor="_Toc37445620" w:history="1">
        <w:r w:rsidR="00341A39" w:rsidRPr="00DD21AF">
          <w:rPr>
            <w:rStyle w:val="-"/>
            <w:noProof/>
          </w:rPr>
          <w:t>Εισαγωγή</w:t>
        </w:r>
        <w:r w:rsidR="00341A39">
          <w:rPr>
            <w:noProof/>
            <w:webHidden/>
          </w:rPr>
          <w:tab/>
        </w:r>
        <w:r w:rsidR="00341A39">
          <w:rPr>
            <w:noProof/>
            <w:webHidden/>
          </w:rPr>
          <w:fldChar w:fldCharType="begin"/>
        </w:r>
        <w:r w:rsidR="00341A39">
          <w:rPr>
            <w:noProof/>
            <w:webHidden/>
          </w:rPr>
          <w:instrText xml:space="preserve"> PAGEREF _Toc37445620 \h </w:instrText>
        </w:r>
        <w:r w:rsidR="00341A39">
          <w:rPr>
            <w:noProof/>
            <w:webHidden/>
          </w:rPr>
        </w:r>
        <w:r w:rsidR="00341A39">
          <w:rPr>
            <w:noProof/>
            <w:webHidden/>
          </w:rPr>
          <w:fldChar w:fldCharType="separate"/>
        </w:r>
        <w:r w:rsidR="00341A39">
          <w:rPr>
            <w:noProof/>
            <w:webHidden/>
          </w:rPr>
          <w:t>1</w:t>
        </w:r>
        <w:r w:rsidR="00341A39">
          <w:rPr>
            <w:noProof/>
            <w:webHidden/>
          </w:rPr>
          <w:fldChar w:fldCharType="end"/>
        </w:r>
      </w:hyperlink>
    </w:p>
    <w:p w14:paraId="3BF5EA15" w14:textId="520D0E02" w:rsidR="00341A39" w:rsidRDefault="001C3CE6" w:rsidP="00F10968">
      <w:pPr>
        <w:pStyle w:val="10"/>
        <w:tabs>
          <w:tab w:val="right" w:leader="dot" w:pos="8732"/>
        </w:tabs>
        <w:rPr>
          <w:rFonts w:asciiTheme="minorHAnsi" w:eastAsiaTheme="minorEastAsia" w:hAnsiTheme="minorHAnsi" w:cstheme="minorBidi"/>
          <w:noProof/>
          <w:sz w:val="22"/>
          <w:szCs w:val="22"/>
          <w:lang w:val="en-US" w:eastAsia="en-US"/>
        </w:rPr>
      </w:pPr>
      <w:hyperlink w:anchor="_Toc37445621" w:history="1">
        <w:r w:rsidR="00341A39" w:rsidRPr="00DD21AF">
          <w:rPr>
            <w:rStyle w:val="-"/>
            <w:noProof/>
          </w:rPr>
          <w:t>Κεφάλαιο 1: Τίτλος 1ου κεφαλαίου</w:t>
        </w:r>
        <w:r w:rsidR="00341A39">
          <w:rPr>
            <w:noProof/>
            <w:webHidden/>
          </w:rPr>
          <w:tab/>
        </w:r>
        <w:r w:rsidR="00341A39">
          <w:rPr>
            <w:noProof/>
            <w:webHidden/>
          </w:rPr>
          <w:fldChar w:fldCharType="begin"/>
        </w:r>
        <w:r w:rsidR="00341A39">
          <w:rPr>
            <w:noProof/>
            <w:webHidden/>
          </w:rPr>
          <w:instrText xml:space="preserve"> PAGEREF _Toc37445621 \h </w:instrText>
        </w:r>
        <w:r w:rsidR="00341A39">
          <w:rPr>
            <w:noProof/>
            <w:webHidden/>
          </w:rPr>
        </w:r>
        <w:r w:rsidR="00341A39">
          <w:rPr>
            <w:noProof/>
            <w:webHidden/>
          </w:rPr>
          <w:fldChar w:fldCharType="separate"/>
        </w:r>
        <w:r w:rsidR="00341A39">
          <w:rPr>
            <w:noProof/>
            <w:webHidden/>
          </w:rPr>
          <w:t>2</w:t>
        </w:r>
        <w:r w:rsidR="00341A39">
          <w:rPr>
            <w:noProof/>
            <w:webHidden/>
          </w:rPr>
          <w:fldChar w:fldCharType="end"/>
        </w:r>
      </w:hyperlink>
    </w:p>
    <w:p w14:paraId="6421FA7F" w14:textId="45C71116" w:rsidR="00341A39" w:rsidRDefault="001C3CE6" w:rsidP="00F10968">
      <w:pPr>
        <w:pStyle w:val="22"/>
        <w:tabs>
          <w:tab w:val="right" w:leader="dot" w:pos="8732"/>
        </w:tabs>
        <w:rPr>
          <w:rFonts w:asciiTheme="minorHAnsi" w:eastAsiaTheme="minorEastAsia" w:hAnsiTheme="minorHAnsi" w:cstheme="minorBidi"/>
          <w:noProof/>
          <w:sz w:val="22"/>
          <w:szCs w:val="22"/>
          <w:lang w:val="en-US" w:eastAsia="en-US"/>
        </w:rPr>
      </w:pPr>
      <w:hyperlink w:anchor="_Toc37445622" w:history="1">
        <w:r w:rsidR="00341A39" w:rsidRPr="00DD21AF">
          <w:rPr>
            <w:rStyle w:val="-"/>
            <w:noProof/>
          </w:rPr>
          <w:t>1.1. Τίτλος 1ης ενότητας</w:t>
        </w:r>
        <w:r w:rsidR="00341A39">
          <w:rPr>
            <w:noProof/>
            <w:webHidden/>
          </w:rPr>
          <w:tab/>
        </w:r>
        <w:r w:rsidR="00341A39">
          <w:rPr>
            <w:noProof/>
            <w:webHidden/>
          </w:rPr>
          <w:fldChar w:fldCharType="begin"/>
        </w:r>
        <w:r w:rsidR="00341A39">
          <w:rPr>
            <w:noProof/>
            <w:webHidden/>
          </w:rPr>
          <w:instrText xml:space="preserve"> PAGEREF _Toc37445622 \h </w:instrText>
        </w:r>
        <w:r w:rsidR="00341A39">
          <w:rPr>
            <w:noProof/>
            <w:webHidden/>
          </w:rPr>
        </w:r>
        <w:r w:rsidR="00341A39">
          <w:rPr>
            <w:noProof/>
            <w:webHidden/>
          </w:rPr>
          <w:fldChar w:fldCharType="separate"/>
        </w:r>
        <w:r w:rsidR="00341A39">
          <w:rPr>
            <w:noProof/>
            <w:webHidden/>
          </w:rPr>
          <w:t>2</w:t>
        </w:r>
        <w:r w:rsidR="00341A39">
          <w:rPr>
            <w:noProof/>
            <w:webHidden/>
          </w:rPr>
          <w:fldChar w:fldCharType="end"/>
        </w:r>
      </w:hyperlink>
    </w:p>
    <w:p w14:paraId="0693D64C" w14:textId="136644EE" w:rsidR="00341A39" w:rsidRDefault="001C3CE6" w:rsidP="00F10968">
      <w:pPr>
        <w:pStyle w:val="32"/>
        <w:tabs>
          <w:tab w:val="right" w:leader="dot" w:pos="8732"/>
        </w:tabs>
        <w:rPr>
          <w:rFonts w:asciiTheme="minorHAnsi" w:eastAsiaTheme="minorEastAsia" w:hAnsiTheme="minorHAnsi" w:cstheme="minorBidi"/>
          <w:noProof/>
          <w:sz w:val="22"/>
          <w:szCs w:val="22"/>
          <w:lang w:val="en-US" w:eastAsia="en-US"/>
        </w:rPr>
      </w:pPr>
      <w:hyperlink w:anchor="_Toc37445623" w:history="1">
        <w:r w:rsidR="00341A39" w:rsidRPr="00DD21AF">
          <w:rPr>
            <w:rStyle w:val="-"/>
            <w:noProof/>
          </w:rPr>
          <w:t>1.1.1. Τίτλος 1ης υποενότητας</w:t>
        </w:r>
        <w:r w:rsidR="00341A39">
          <w:rPr>
            <w:noProof/>
            <w:webHidden/>
          </w:rPr>
          <w:tab/>
        </w:r>
        <w:r w:rsidR="00341A39">
          <w:rPr>
            <w:noProof/>
            <w:webHidden/>
          </w:rPr>
          <w:fldChar w:fldCharType="begin"/>
        </w:r>
        <w:r w:rsidR="00341A39">
          <w:rPr>
            <w:noProof/>
            <w:webHidden/>
          </w:rPr>
          <w:instrText xml:space="preserve"> PAGEREF _Toc37445623 \h </w:instrText>
        </w:r>
        <w:r w:rsidR="00341A39">
          <w:rPr>
            <w:noProof/>
            <w:webHidden/>
          </w:rPr>
        </w:r>
        <w:r w:rsidR="00341A39">
          <w:rPr>
            <w:noProof/>
            <w:webHidden/>
          </w:rPr>
          <w:fldChar w:fldCharType="separate"/>
        </w:r>
        <w:r w:rsidR="00341A39">
          <w:rPr>
            <w:noProof/>
            <w:webHidden/>
          </w:rPr>
          <w:t>2</w:t>
        </w:r>
        <w:r w:rsidR="00341A39">
          <w:rPr>
            <w:noProof/>
            <w:webHidden/>
          </w:rPr>
          <w:fldChar w:fldCharType="end"/>
        </w:r>
      </w:hyperlink>
    </w:p>
    <w:p w14:paraId="7090D442" w14:textId="745290D5" w:rsidR="00341A39" w:rsidRDefault="001C3CE6" w:rsidP="00F10968">
      <w:pPr>
        <w:pStyle w:val="32"/>
        <w:tabs>
          <w:tab w:val="right" w:leader="dot" w:pos="8732"/>
        </w:tabs>
        <w:rPr>
          <w:rFonts w:asciiTheme="minorHAnsi" w:eastAsiaTheme="minorEastAsia" w:hAnsiTheme="minorHAnsi" w:cstheme="minorBidi"/>
          <w:noProof/>
          <w:sz w:val="22"/>
          <w:szCs w:val="22"/>
          <w:lang w:val="en-US" w:eastAsia="en-US"/>
        </w:rPr>
      </w:pPr>
      <w:hyperlink w:anchor="_Toc37445624" w:history="1">
        <w:r w:rsidR="00341A39" w:rsidRPr="00DD21AF">
          <w:rPr>
            <w:rStyle w:val="-"/>
            <w:noProof/>
          </w:rPr>
          <w:t>1.1.2. Τίτλος 2ης υποενότητας</w:t>
        </w:r>
        <w:r w:rsidR="00341A39">
          <w:rPr>
            <w:noProof/>
            <w:webHidden/>
          </w:rPr>
          <w:tab/>
        </w:r>
        <w:r w:rsidR="00341A39">
          <w:rPr>
            <w:noProof/>
            <w:webHidden/>
          </w:rPr>
          <w:fldChar w:fldCharType="begin"/>
        </w:r>
        <w:r w:rsidR="00341A39">
          <w:rPr>
            <w:noProof/>
            <w:webHidden/>
          </w:rPr>
          <w:instrText xml:space="preserve"> PAGEREF _Toc37445624 \h </w:instrText>
        </w:r>
        <w:r w:rsidR="00341A39">
          <w:rPr>
            <w:noProof/>
            <w:webHidden/>
          </w:rPr>
        </w:r>
        <w:r w:rsidR="00341A39">
          <w:rPr>
            <w:noProof/>
            <w:webHidden/>
          </w:rPr>
          <w:fldChar w:fldCharType="separate"/>
        </w:r>
        <w:r w:rsidR="00341A39">
          <w:rPr>
            <w:noProof/>
            <w:webHidden/>
          </w:rPr>
          <w:t>2</w:t>
        </w:r>
        <w:r w:rsidR="00341A39">
          <w:rPr>
            <w:noProof/>
            <w:webHidden/>
          </w:rPr>
          <w:fldChar w:fldCharType="end"/>
        </w:r>
      </w:hyperlink>
    </w:p>
    <w:p w14:paraId="7F2BE015" w14:textId="24D4A985" w:rsidR="00341A39" w:rsidRDefault="001C3CE6" w:rsidP="00F10968">
      <w:pPr>
        <w:pStyle w:val="22"/>
        <w:tabs>
          <w:tab w:val="right" w:leader="dot" w:pos="8732"/>
        </w:tabs>
        <w:rPr>
          <w:rFonts w:asciiTheme="minorHAnsi" w:eastAsiaTheme="minorEastAsia" w:hAnsiTheme="minorHAnsi" w:cstheme="minorBidi"/>
          <w:noProof/>
          <w:sz w:val="22"/>
          <w:szCs w:val="22"/>
          <w:lang w:val="en-US" w:eastAsia="en-US"/>
        </w:rPr>
      </w:pPr>
      <w:hyperlink w:anchor="_Toc37445625" w:history="1">
        <w:r w:rsidR="00341A39" w:rsidRPr="00DD21AF">
          <w:rPr>
            <w:rStyle w:val="-"/>
            <w:noProof/>
          </w:rPr>
          <w:t>1.2. Τίτλος 2</w:t>
        </w:r>
        <w:r w:rsidR="00341A39" w:rsidRPr="00DD21AF">
          <w:rPr>
            <w:rStyle w:val="-"/>
            <w:noProof/>
            <w:vertAlign w:val="superscript"/>
          </w:rPr>
          <w:t>ης</w:t>
        </w:r>
        <w:r w:rsidR="00341A39" w:rsidRPr="00DD21AF">
          <w:rPr>
            <w:rStyle w:val="-"/>
            <w:noProof/>
          </w:rPr>
          <w:t xml:space="preserve"> ενότητας</w:t>
        </w:r>
        <w:r w:rsidR="00341A39">
          <w:rPr>
            <w:noProof/>
            <w:webHidden/>
          </w:rPr>
          <w:tab/>
        </w:r>
        <w:r w:rsidR="00341A39">
          <w:rPr>
            <w:noProof/>
            <w:webHidden/>
          </w:rPr>
          <w:fldChar w:fldCharType="begin"/>
        </w:r>
        <w:r w:rsidR="00341A39">
          <w:rPr>
            <w:noProof/>
            <w:webHidden/>
          </w:rPr>
          <w:instrText xml:space="preserve"> PAGEREF _Toc37445625 \h </w:instrText>
        </w:r>
        <w:r w:rsidR="00341A39">
          <w:rPr>
            <w:noProof/>
            <w:webHidden/>
          </w:rPr>
        </w:r>
        <w:r w:rsidR="00341A39">
          <w:rPr>
            <w:noProof/>
            <w:webHidden/>
          </w:rPr>
          <w:fldChar w:fldCharType="separate"/>
        </w:r>
        <w:r w:rsidR="00341A39">
          <w:rPr>
            <w:noProof/>
            <w:webHidden/>
          </w:rPr>
          <w:t>3</w:t>
        </w:r>
        <w:r w:rsidR="00341A39">
          <w:rPr>
            <w:noProof/>
            <w:webHidden/>
          </w:rPr>
          <w:fldChar w:fldCharType="end"/>
        </w:r>
      </w:hyperlink>
    </w:p>
    <w:p w14:paraId="51408C6D" w14:textId="4EF7401E" w:rsidR="00341A39" w:rsidRDefault="001C3CE6" w:rsidP="00F10968">
      <w:pPr>
        <w:pStyle w:val="10"/>
        <w:tabs>
          <w:tab w:val="right" w:leader="dot" w:pos="8732"/>
        </w:tabs>
        <w:rPr>
          <w:rFonts w:asciiTheme="minorHAnsi" w:eastAsiaTheme="minorEastAsia" w:hAnsiTheme="minorHAnsi" w:cstheme="minorBidi"/>
          <w:noProof/>
          <w:sz w:val="22"/>
          <w:szCs w:val="22"/>
          <w:lang w:val="en-US" w:eastAsia="en-US"/>
        </w:rPr>
      </w:pPr>
      <w:hyperlink w:anchor="_Toc37445626" w:history="1">
        <w:r w:rsidR="00341A39" w:rsidRPr="00DD21AF">
          <w:rPr>
            <w:rStyle w:val="-"/>
            <w:noProof/>
          </w:rPr>
          <w:t>Κεφάλαιο 2: Τίτλος 2</w:t>
        </w:r>
        <w:r w:rsidR="00341A39" w:rsidRPr="00DD21AF">
          <w:rPr>
            <w:rStyle w:val="-"/>
            <w:noProof/>
            <w:vertAlign w:val="superscript"/>
          </w:rPr>
          <w:t>ου</w:t>
        </w:r>
        <w:r w:rsidR="00341A39" w:rsidRPr="00DD21AF">
          <w:rPr>
            <w:rStyle w:val="-"/>
            <w:noProof/>
          </w:rPr>
          <w:t xml:space="preserve"> κεφαλαίου</w:t>
        </w:r>
        <w:r w:rsidR="00341A39">
          <w:rPr>
            <w:noProof/>
            <w:webHidden/>
          </w:rPr>
          <w:tab/>
        </w:r>
        <w:r w:rsidR="00341A39">
          <w:rPr>
            <w:noProof/>
            <w:webHidden/>
          </w:rPr>
          <w:fldChar w:fldCharType="begin"/>
        </w:r>
        <w:r w:rsidR="00341A39">
          <w:rPr>
            <w:noProof/>
            <w:webHidden/>
          </w:rPr>
          <w:instrText xml:space="preserve"> PAGEREF _Toc37445626 \h </w:instrText>
        </w:r>
        <w:r w:rsidR="00341A39">
          <w:rPr>
            <w:noProof/>
            <w:webHidden/>
          </w:rPr>
        </w:r>
        <w:r w:rsidR="00341A39">
          <w:rPr>
            <w:noProof/>
            <w:webHidden/>
          </w:rPr>
          <w:fldChar w:fldCharType="separate"/>
        </w:r>
        <w:r w:rsidR="00341A39">
          <w:rPr>
            <w:noProof/>
            <w:webHidden/>
          </w:rPr>
          <w:t>4</w:t>
        </w:r>
        <w:r w:rsidR="00341A39">
          <w:rPr>
            <w:noProof/>
            <w:webHidden/>
          </w:rPr>
          <w:fldChar w:fldCharType="end"/>
        </w:r>
      </w:hyperlink>
    </w:p>
    <w:p w14:paraId="345802BF" w14:textId="17D3662F" w:rsidR="00341A39" w:rsidRDefault="001C3CE6" w:rsidP="00F10968">
      <w:pPr>
        <w:pStyle w:val="10"/>
        <w:tabs>
          <w:tab w:val="right" w:leader="dot" w:pos="8732"/>
        </w:tabs>
        <w:rPr>
          <w:rFonts w:asciiTheme="minorHAnsi" w:eastAsiaTheme="minorEastAsia" w:hAnsiTheme="minorHAnsi" w:cstheme="minorBidi"/>
          <w:noProof/>
          <w:sz w:val="22"/>
          <w:szCs w:val="22"/>
          <w:lang w:val="en-US" w:eastAsia="en-US"/>
        </w:rPr>
      </w:pPr>
      <w:hyperlink w:anchor="_Toc37445627" w:history="1">
        <w:r w:rsidR="00341A39" w:rsidRPr="00DD21AF">
          <w:rPr>
            <w:rStyle w:val="-"/>
            <w:noProof/>
          </w:rPr>
          <w:t>Συμπεράσματα</w:t>
        </w:r>
        <w:r w:rsidR="00341A39">
          <w:rPr>
            <w:noProof/>
            <w:webHidden/>
          </w:rPr>
          <w:tab/>
        </w:r>
        <w:r w:rsidR="00341A39">
          <w:rPr>
            <w:noProof/>
            <w:webHidden/>
          </w:rPr>
          <w:fldChar w:fldCharType="begin"/>
        </w:r>
        <w:r w:rsidR="00341A39">
          <w:rPr>
            <w:noProof/>
            <w:webHidden/>
          </w:rPr>
          <w:instrText xml:space="preserve"> PAGEREF _Toc37445627 \h </w:instrText>
        </w:r>
        <w:r w:rsidR="00341A39">
          <w:rPr>
            <w:noProof/>
            <w:webHidden/>
          </w:rPr>
        </w:r>
        <w:r w:rsidR="00341A39">
          <w:rPr>
            <w:noProof/>
            <w:webHidden/>
          </w:rPr>
          <w:fldChar w:fldCharType="separate"/>
        </w:r>
        <w:r w:rsidR="00341A39">
          <w:rPr>
            <w:noProof/>
            <w:webHidden/>
          </w:rPr>
          <w:t>5</w:t>
        </w:r>
        <w:r w:rsidR="00341A39">
          <w:rPr>
            <w:noProof/>
            <w:webHidden/>
          </w:rPr>
          <w:fldChar w:fldCharType="end"/>
        </w:r>
      </w:hyperlink>
    </w:p>
    <w:p w14:paraId="2F6E285D" w14:textId="7DB6D3F6" w:rsidR="00341A39" w:rsidRDefault="001C3CE6" w:rsidP="00F10968">
      <w:pPr>
        <w:pStyle w:val="10"/>
        <w:tabs>
          <w:tab w:val="right" w:leader="dot" w:pos="8732"/>
        </w:tabs>
        <w:rPr>
          <w:rFonts w:asciiTheme="minorHAnsi" w:eastAsiaTheme="minorEastAsia" w:hAnsiTheme="minorHAnsi" w:cstheme="minorBidi"/>
          <w:noProof/>
          <w:sz w:val="22"/>
          <w:szCs w:val="22"/>
          <w:lang w:val="en-US" w:eastAsia="en-US"/>
        </w:rPr>
      </w:pPr>
      <w:hyperlink w:anchor="_Toc37445628" w:history="1">
        <w:r w:rsidR="00341A39" w:rsidRPr="00DD21AF">
          <w:rPr>
            <w:rStyle w:val="-"/>
            <w:noProof/>
          </w:rPr>
          <w:t>Βιβλιογραφία</w:t>
        </w:r>
        <w:r w:rsidR="00341A39">
          <w:rPr>
            <w:noProof/>
            <w:webHidden/>
          </w:rPr>
          <w:tab/>
        </w:r>
        <w:r w:rsidR="00341A39">
          <w:rPr>
            <w:noProof/>
            <w:webHidden/>
          </w:rPr>
          <w:fldChar w:fldCharType="begin"/>
        </w:r>
        <w:r w:rsidR="00341A39">
          <w:rPr>
            <w:noProof/>
            <w:webHidden/>
          </w:rPr>
          <w:instrText xml:space="preserve"> PAGEREF _Toc37445628 \h </w:instrText>
        </w:r>
        <w:r w:rsidR="00341A39">
          <w:rPr>
            <w:noProof/>
            <w:webHidden/>
          </w:rPr>
        </w:r>
        <w:r w:rsidR="00341A39">
          <w:rPr>
            <w:noProof/>
            <w:webHidden/>
          </w:rPr>
          <w:fldChar w:fldCharType="separate"/>
        </w:r>
        <w:r w:rsidR="00341A39">
          <w:rPr>
            <w:noProof/>
            <w:webHidden/>
          </w:rPr>
          <w:t>6</w:t>
        </w:r>
        <w:r w:rsidR="00341A39">
          <w:rPr>
            <w:noProof/>
            <w:webHidden/>
          </w:rPr>
          <w:fldChar w:fldCharType="end"/>
        </w:r>
      </w:hyperlink>
    </w:p>
    <w:p w14:paraId="300F3C7F" w14:textId="6E3D4DBC" w:rsidR="00341A39" w:rsidRDefault="001C3CE6" w:rsidP="00F10968">
      <w:pPr>
        <w:pStyle w:val="10"/>
        <w:tabs>
          <w:tab w:val="right" w:leader="dot" w:pos="8732"/>
        </w:tabs>
        <w:rPr>
          <w:rFonts w:asciiTheme="minorHAnsi" w:eastAsiaTheme="minorEastAsia" w:hAnsiTheme="minorHAnsi" w:cstheme="minorBidi"/>
          <w:noProof/>
          <w:sz w:val="22"/>
          <w:szCs w:val="22"/>
          <w:lang w:val="en-US" w:eastAsia="en-US"/>
        </w:rPr>
      </w:pPr>
      <w:hyperlink w:anchor="_Toc37445629" w:history="1">
        <w:r w:rsidR="00341A39" w:rsidRPr="00DD21AF">
          <w:rPr>
            <w:rStyle w:val="-"/>
            <w:noProof/>
          </w:rPr>
          <w:t>Παράρτημα Α: «τίτλος παραρτήματος»</w:t>
        </w:r>
        <w:r w:rsidR="00341A39">
          <w:rPr>
            <w:noProof/>
            <w:webHidden/>
          </w:rPr>
          <w:tab/>
        </w:r>
        <w:r w:rsidR="00341A39">
          <w:rPr>
            <w:noProof/>
            <w:webHidden/>
          </w:rPr>
          <w:fldChar w:fldCharType="begin"/>
        </w:r>
        <w:r w:rsidR="00341A39">
          <w:rPr>
            <w:noProof/>
            <w:webHidden/>
          </w:rPr>
          <w:instrText xml:space="preserve"> PAGEREF _Toc37445629 \h </w:instrText>
        </w:r>
        <w:r w:rsidR="00341A39">
          <w:rPr>
            <w:noProof/>
            <w:webHidden/>
          </w:rPr>
        </w:r>
        <w:r w:rsidR="00341A39">
          <w:rPr>
            <w:noProof/>
            <w:webHidden/>
          </w:rPr>
          <w:fldChar w:fldCharType="separate"/>
        </w:r>
        <w:r w:rsidR="00341A39">
          <w:rPr>
            <w:noProof/>
            <w:webHidden/>
          </w:rPr>
          <w:t>7</w:t>
        </w:r>
        <w:r w:rsidR="00341A39">
          <w:rPr>
            <w:noProof/>
            <w:webHidden/>
          </w:rPr>
          <w:fldChar w:fldCharType="end"/>
        </w:r>
      </w:hyperlink>
    </w:p>
    <w:p w14:paraId="53909D44" w14:textId="5E3569A8" w:rsidR="00341A39" w:rsidRDefault="001C3CE6" w:rsidP="00F10968">
      <w:pPr>
        <w:pStyle w:val="10"/>
        <w:tabs>
          <w:tab w:val="right" w:leader="dot" w:pos="8732"/>
        </w:tabs>
        <w:rPr>
          <w:rFonts w:asciiTheme="minorHAnsi" w:eastAsiaTheme="minorEastAsia" w:hAnsiTheme="minorHAnsi" w:cstheme="minorBidi"/>
          <w:noProof/>
          <w:sz w:val="22"/>
          <w:szCs w:val="22"/>
          <w:lang w:val="en-US" w:eastAsia="en-US"/>
        </w:rPr>
      </w:pPr>
      <w:hyperlink w:anchor="_Toc37445630" w:history="1">
        <w:r w:rsidR="00341A39" w:rsidRPr="00DD21AF">
          <w:rPr>
            <w:rStyle w:val="-"/>
            <w:noProof/>
          </w:rPr>
          <w:t>Παράρτημα Β: «τίτλος παραρτήματος»</w:t>
        </w:r>
        <w:r w:rsidR="00341A39">
          <w:rPr>
            <w:noProof/>
            <w:webHidden/>
          </w:rPr>
          <w:tab/>
        </w:r>
        <w:r w:rsidR="00341A39">
          <w:rPr>
            <w:noProof/>
            <w:webHidden/>
          </w:rPr>
          <w:fldChar w:fldCharType="begin"/>
        </w:r>
        <w:r w:rsidR="00341A39">
          <w:rPr>
            <w:noProof/>
            <w:webHidden/>
          </w:rPr>
          <w:instrText xml:space="preserve"> PAGEREF _Toc37445630 \h </w:instrText>
        </w:r>
        <w:r w:rsidR="00341A39">
          <w:rPr>
            <w:noProof/>
            <w:webHidden/>
          </w:rPr>
        </w:r>
        <w:r w:rsidR="00341A39">
          <w:rPr>
            <w:noProof/>
            <w:webHidden/>
          </w:rPr>
          <w:fldChar w:fldCharType="separate"/>
        </w:r>
        <w:r w:rsidR="00341A39">
          <w:rPr>
            <w:noProof/>
            <w:webHidden/>
          </w:rPr>
          <w:t>8</w:t>
        </w:r>
        <w:r w:rsidR="00341A39">
          <w:rPr>
            <w:noProof/>
            <w:webHidden/>
          </w:rPr>
          <w:fldChar w:fldCharType="end"/>
        </w:r>
      </w:hyperlink>
    </w:p>
    <w:p w14:paraId="4F1182BF" w14:textId="6DEE1E54" w:rsidR="004A10D3" w:rsidRDefault="004B2D2A" w:rsidP="00F10968">
      <w:r w:rsidRPr="00CA7500">
        <w:fldChar w:fldCharType="end"/>
      </w:r>
      <w:bookmarkStart w:id="11" w:name="_Toc455674549"/>
      <w:bookmarkStart w:id="12" w:name="_Toc455680226"/>
    </w:p>
    <w:p w14:paraId="20C55921" w14:textId="77777777" w:rsidR="004A10D3" w:rsidRDefault="004A10D3" w:rsidP="00F10968">
      <w:pPr>
        <w:spacing w:after="0"/>
        <w:jc w:val="left"/>
      </w:pPr>
      <w:r>
        <w:br w:type="page"/>
      </w:r>
    </w:p>
    <w:p w14:paraId="2B327C3E" w14:textId="77777777" w:rsidR="00A46A56" w:rsidRPr="008C5FC0" w:rsidRDefault="00A46A56" w:rsidP="00F10968">
      <w:pPr>
        <w:pStyle w:val="11"/>
      </w:pPr>
      <w:bookmarkStart w:id="13" w:name="_Toc37445617"/>
      <w:r w:rsidRPr="008C5FC0">
        <w:lastRenderedPageBreak/>
        <w:t>Κατάλογος Εικόνων / Σχημάτων</w:t>
      </w:r>
      <w:bookmarkEnd w:id="11"/>
      <w:bookmarkEnd w:id="12"/>
      <w:bookmarkEnd w:id="13"/>
    </w:p>
    <w:p w14:paraId="6B0A06DE" w14:textId="41D6D6C3" w:rsidR="009D0E75" w:rsidRDefault="005E1511" w:rsidP="00F10968">
      <w:pPr>
        <w:pStyle w:val="afc"/>
        <w:tabs>
          <w:tab w:val="right" w:leader="dot" w:pos="8732"/>
        </w:tabs>
        <w:rPr>
          <w:rFonts w:asciiTheme="minorHAnsi" w:eastAsiaTheme="minorEastAsia" w:hAnsiTheme="minorHAnsi" w:cstheme="minorBidi"/>
          <w:noProof/>
          <w:sz w:val="22"/>
          <w:szCs w:val="22"/>
        </w:rPr>
      </w:pPr>
      <w:r>
        <w:rPr>
          <w:lang w:eastAsia="en-US"/>
        </w:rPr>
        <w:fldChar w:fldCharType="begin"/>
      </w:r>
      <w:r>
        <w:rPr>
          <w:lang w:eastAsia="en-US"/>
        </w:rPr>
        <w:instrText xml:space="preserve"> TOC \h \z \c "Εικόνα" </w:instrText>
      </w:r>
      <w:r>
        <w:rPr>
          <w:lang w:eastAsia="en-US"/>
        </w:rPr>
        <w:fldChar w:fldCharType="separate"/>
      </w:r>
      <w:hyperlink w:anchor="_Toc527728710" w:history="1">
        <w:r w:rsidR="009D0E75" w:rsidRPr="008076D5">
          <w:rPr>
            <w:rStyle w:val="-"/>
            <w:noProof/>
          </w:rPr>
          <w:t>Εικόνα 1</w:t>
        </w:r>
        <w:r w:rsidR="009D0E75" w:rsidRPr="008076D5">
          <w:rPr>
            <w:rStyle w:val="-"/>
            <w:noProof/>
          </w:rPr>
          <w:noBreakHyphen/>
        </w:r>
        <w:r w:rsidR="00C178AC">
          <w:rPr>
            <w:rStyle w:val="-"/>
            <w:noProof/>
          </w:rPr>
          <w:t>1</w:t>
        </w:r>
        <w:r w:rsidR="009D0E75" w:rsidRPr="008076D5">
          <w:rPr>
            <w:rStyle w:val="-"/>
            <w:noProof/>
          </w:rPr>
          <w:t xml:space="preserve"> Φρούτα και Λαχανικά</w:t>
        </w:r>
        <w:r w:rsidR="009D0E75">
          <w:rPr>
            <w:noProof/>
            <w:webHidden/>
          </w:rPr>
          <w:tab/>
        </w:r>
        <w:r w:rsidR="009D0E75">
          <w:rPr>
            <w:noProof/>
            <w:webHidden/>
          </w:rPr>
          <w:fldChar w:fldCharType="begin"/>
        </w:r>
        <w:r w:rsidR="009D0E75">
          <w:rPr>
            <w:noProof/>
            <w:webHidden/>
          </w:rPr>
          <w:instrText xml:space="preserve"> PAGEREF _Toc527728710 \h </w:instrText>
        </w:r>
        <w:r w:rsidR="009D0E75">
          <w:rPr>
            <w:noProof/>
            <w:webHidden/>
          </w:rPr>
        </w:r>
        <w:r w:rsidR="009D0E75">
          <w:rPr>
            <w:noProof/>
            <w:webHidden/>
          </w:rPr>
          <w:fldChar w:fldCharType="separate"/>
        </w:r>
        <w:r w:rsidR="009D0E75">
          <w:rPr>
            <w:noProof/>
            <w:webHidden/>
          </w:rPr>
          <w:t>2</w:t>
        </w:r>
        <w:r w:rsidR="009D0E75">
          <w:rPr>
            <w:noProof/>
            <w:webHidden/>
          </w:rPr>
          <w:fldChar w:fldCharType="end"/>
        </w:r>
      </w:hyperlink>
    </w:p>
    <w:p w14:paraId="7AB65A0C" w14:textId="77777777" w:rsidR="003941A2" w:rsidRPr="00AC3BE2" w:rsidRDefault="005E1511" w:rsidP="00F10968">
      <w:pPr>
        <w:rPr>
          <w:lang w:val="en-US" w:eastAsia="en-US"/>
        </w:rPr>
      </w:pPr>
      <w:r>
        <w:rPr>
          <w:lang w:eastAsia="en-US"/>
        </w:rPr>
        <w:fldChar w:fldCharType="end"/>
      </w:r>
    </w:p>
    <w:p w14:paraId="40A971AD" w14:textId="77777777" w:rsidR="00EA2513" w:rsidRDefault="005E1511" w:rsidP="00F10968">
      <w:pPr>
        <w:pStyle w:val="afc"/>
        <w:tabs>
          <w:tab w:val="right" w:leader="dot" w:pos="8732"/>
        </w:tabs>
        <w:rPr>
          <w:rFonts w:asciiTheme="minorHAnsi" w:eastAsiaTheme="minorEastAsia" w:hAnsiTheme="minorHAnsi" w:cstheme="minorBidi"/>
          <w:noProof/>
          <w:sz w:val="22"/>
          <w:szCs w:val="22"/>
        </w:rPr>
      </w:pPr>
      <w:r>
        <w:rPr>
          <w:lang w:eastAsia="en-US"/>
        </w:rPr>
        <w:fldChar w:fldCharType="begin"/>
      </w:r>
      <w:r>
        <w:rPr>
          <w:lang w:eastAsia="en-US"/>
        </w:rPr>
        <w:instrText xml:space="preserve"> TOC \h \z \c "Σχήμα" </w:instrText>
      </w:r>
      <w:r>
        <w:rPr>
          <w:lang w:eastAsia="en-US"/>
        </w:rPr>
        <w:fldChar w:fldCharType="separate"/>
      </w:r>
      <w:hyperlink w:anchor="_Toc527721479" w:history="1">
        <w:r w:rsidR="00EA2513" w:rsidRPr="00BC7A2E">
          <w:rPr>
            <w:rStyle w:val="-"/>
            <w:noProof/>
          </w:rPr>
          <w:t>Σχήμα 1</w:t>
        </w:r>
        <w:r w:rsidR="00EA2513" w:rsidRPr="00BC7A2E">
          <w:rPr>
            <w:rStyle w:val="-"/>
            <w:noProof/>
          </w:rPr>
          <w:noBreakHyphen/>
          <w:t>1 Πυραμίδα Μεσογειακής διατροφής</w:t>
        </w:r>
        <w:r w:rsidR="00EA2513">
          <w:rPr>
            <w:noProof/>
            <w:webHidden/>
          </w:rPr>
          <w:tab/>
        </w:r>
        <w:r w:rsidR="00EA2513">
          <w:rPr>
            <w:noProof/>
            <w:webHidden/>
          </w:rPr>
          <w:fldChar w:fldCharType="begin"/>
        </w:r>
        <w:r w:rsidR="00EA2513">
          <w:rPr>
            <w:noProof/>
            <w:webHidden/>
          </w:rPr>
          <w:instrText xml:space="preserve"> PAGEREF _Toc527721479 \h </w:instrText>
        </w:r>
        <w:r w:rsidR="00EA2513">
          <w:rPr>
            <w:noProof/>
            <w:webHidden/>
          </w:rPr>
        </w:r>
        <w:r w:rsidR="00EA2513">
          <w:rPr>
            <w:noProof/>
            <w:webHidden/>
          </w:rPr>
          <w:fldChar w:fldCharType="separate"/>
        </w:r>
        <w:r w:rsidR="00EA2513">
          <w:rPr>
            <w:noProof/>
            <w:webHidden/>
          </w:rPr>
          <w:t>3</w:t>
        </w:r>
        <w:r w:rsidR="00EA2513">
          <w:rPr>
            <w:noProof/>
            <w:webHidden/>
          </w:rPr>
          <w:fldChar w:fldCharType="end"/>
        </w:r>
      </w:hyperlink>
    </w:p>
    <w:p w14:paraId="45DC2EFF" w14:textId="31348476" w:rsidR="0046116B" w:rsidRPr="00CA7500" w:rsidRDefault="005E1511" w:rsidP="00F10968">
      <w:r>
        <w:rPr>
          <w:lang w:eastAsia="en-US"/>
        </w:rPr>
        <w:fldChar w:fldCharType="end"/>
      </w:r>
      <w:r w:rsidR="00A46A56" w:rsidRPr="00CA7500">
        <w:br w:type="page"/>
      </w:r>
      <w:bookmarkStart w:id="14" w:name="_Toc455674550"/>
    </w:p>
    <w:p w14:paraId="2B03C3C8" w14:textId="77777777" w:rsidR="00A46A56" w:rsidRPr="00814093" w:rsidRDefault="00A46A56" w:rsidP="00F10968">
      <w:pPr>
        <w:pStyle w:val="1"/>
      </w:pPr>
      <w:bookmarkStart w:id="15" w:name="_Toc455680227"/>
      <w:bookmarkStart w:id="16" w:name="_Toc37445618"/>
      <w:r w:rsidRPr="00814093">
        <w:lastRenderedPageBreak/>
        <w:t>Κατάλογος Πινάκων</w:t>
      </w:r>
      <w:bookmarkEnd w:id="14"/>
      <w:bookmarkEnd w:id="15"/>
      <w:bookmarkEnd w:id="16"/>
    </w:p>
    <w:p w14:paraId="4A7A8CA6" w14:textId="77777777" w:rsidR="00375BB6" w:rsidRDefault="00375BB6" w:rsidP="00F10968">
      <w:pPr>
        <w:pStyle w:val="afc"/>
        <w:tabs>
          <w:tab w:val="right" w:leader="dot" w:pos="8732"/>
        </w:tabs>
        <w:rPr>
          <w:rFonts w:asciiTheme="minorHAnsi" w:eastAsiaTheme="minorEastAsia" w:hAnsiTheme="minorHAnsi" w:cstheme="minorBidi"/>
          <w:noProof/>
          <w:sz w:val="22"/>
          <w:szCs w:val="22"/>
        </w:rPr>
      </w:pPr>
      <w:r>
        <w:rPr>
          <w:lang w:eastAsia="en-US"/>
        </w:rPr>
        <w:fldChar w:fldCharType="begin"/>
      </w:r>
      <w:r>
        <w:rPr>
          <w:lang w:eastAsia="en-US"/>
        </w:rPr>
        <w:instrText xml:space="preserve"> TOC \h \z \c "Πίνακας" </w:instrText>
      </w:r>
      <w:r>
        <w:rPr>
          <w:lang w:eastAsia="en-US"/>
        </w:rPr>
        <w:fldChar w:fldCharType="separate"/>
      </w:r>
      <w:hyperlink w:anchor="_Toc515906091" w:history="1">
        <w:r w:rsidRPr="00723C5A">
          <w:rPr>
            <w:rStyle w:val="-"/>
            <w:noProof/>
          </w:rPr>
          <w:t>Πίνακας 1</w:t>
        </w:r>
        <w:r w:rsidRPr="00723C5A">
          <w:rPr>
            <w:rStyle w:val="-"/>
            <w:noProof/>
          </w:rPr>
          <w:noBreakHyphen/>
          <w:t>1  Στοιχεία φοιτητών με δικαίωμα εκπόνησης Πτυχιακής Εργασίας</w:t>
        </w:r>
        <w:r>
          <w:rPr>
            <w:noProof/>
            <w:webHidden/>
          </w:rPr>
          <w:tab/>
        </w:r>
        <w:r>
          <w:rPr>
            <w:noProof/>
            <w:webHidden/>
          </w:rPr>
          <w:fldChar w:fldCharType="begin"/>
        </w:r>
        <w:r>
          <w:rPr>
            <w:noProof/>
            <w:webHidden/>
          </w:rPr>
          <w:instrText xml:space="preserve"> PAGEREF _Toc515906091 \h </w:instrText>
        </w:r>
        <w:r>
          <w:rPr>
            <w:noProof/>
            <w:webHidden/>
          </w:rPr>
        </w:r>
        <w:r>
          <w:rPr>
            <w:noProof/>
            <w:webHidden/>
          </w:rPr>
          <w:fldChar w:fldCharType="separate"/>
        </w:r>
        <w:r w:rsidR="00BF464C">
          <w:rPr>
            <w:noProof/>
            <w:webHidden/>
          </w:rPr>
          <w:t>3</w:t>
        </w:r>
        <w:r>
          <w:rPr>
            <w:noProof/>
            <w:webHidden/>
          </w:rPr>
          <w:fldChar w:fldCharType="end"/>
        </w:r>
      </w:hyperlink>
    </w:p>
    <w:p w14:paraId="2826E365" w14:textId="2EC8869E" w:rsidR="000B444F" w:rsidRPr="00CA7500" w:rsidRDefault="00375BB6" w:rsidP="00F10968">
      <w:pPr>
        <w:rPr>
          <w:lang w:val="en-US" w:eastAsia="en-US"/>
        </w:rPr>
      </w:pPr>
      <w:r>
        <w:rPr>
          <w:lang w:eastAsia="en-US"/>
        </w:rPr>
        <w:fldChar w:fldCharType="end"/>
      </w:r>
      <w:r w:rsidR="000B444F" w:rsidRPr="00CA7500">
        <w:rPr>
          <w:lang w:val="en-US" w:eastAsia="en-US"/>
        </w:rPr>
        <w:br w:type="page"/>
      </w:r>
    </w:p>
    <w:p w14:paraId="76EE6478" w14:textId="77777777" w:rsidR="000B444F" w:rsidRPr="008C5FC0" w:rsidRDefault="000B444F" w:rsidP="00F10968">
      <w:pPr>
        <w:pStyle w:val="1"/>
      </w:pPr>
      <w:bookmarkStart w:id="17" w:name="_Toc37445619"/>
      <w:r w:rsidRPr="008C5FC0">
        <w:lastRenderedPageBreak/>
        <w:t>Συντομογραφίες &amp; Ακρωνύμια</w:t>
      </w:r>
      <w:bookmarkEnd w:id="17"/>
      <w:r w:rsidRPr="008C5FC0">
        <w:t xml:space="preserve"> </w:t>
      </w:r>
    </w:p>
    <w:p w14:paraId="32913413" w14:textId="77777777" w:rsidR="006329AA" w:rsidRPr="00CA7500" w:rsidRDefault="006329AA" w:rsidP="00F10968">
      <w:pPr>
        <w:tabs>
          <w:tab w:val="left" w:pos="1418"/>
        </w:tabs>
        <w:rPr>
          <w:lang w:eastAsia="en-US"/>
        </w:rPr>
      </w:pPr>
      <w:r w:rsidRPr="00CA7500">
        <w:rPr>
          <w:lang w:eastAsia="en-US"/>
        </w:rPr>
        <w:t>Ακολουθούν κάποια παραδείγματα:</w:t>
      </w:r>
    </w:p>
    <w:p w14:paraId="078786B6" w14:textId="77777777" w:rsidR="00C50A53" w:rsidRPr="00CA7500" w:rsidRDefault="00C50A53" w:rsidP="00F10968">
      <w:pPr>
        <w:tabs>
          <w:tab w:val="left" w:pos="1418"/>
        </w:tabs>
        <w:rPr>
          <w:lang w:eastAsia="en-US"/>
        </w:rPr>
      </w:pPr>
    </w:p>
    <w:p w14:paraId="7547A45E" w14:textId="77777777" w:rsidR="000B444F" w:rsidRDefault="000B444F" w:rsidP="00F10968">
      <w:pPr>
        <w:tabs>
          <w:tab w:val="left" w:pos="1418"/>
        </w:tabs>
        <w:rPr>
          <w:lang w:eastAsia="en-US"/>
        </w:rPr>
      </w:pPr>
      <w:r w:rsidRPr="00CA7500">
        <w:rPr>
          <w:lang w:eastAsia="en-US"/>
        </w:rPr>
        <w:t>ΘΕ</w:t>
      </w:r>
      <w:r w:rsidRPr="00CA7500">
        <w:rPr>
          <w:lang w:eastAsia="en-US"/>
        </w:rPr>
        <w:tab/>
        <w:t>Θεματική Ενότητα</w:t>
      </w:r>
    </w:p>
    <w:p w14:paraId="4FFBA8B8" w14:textId="7E70972D" w:rsidR="00C25E7A" w:rsidRPr="00CA7500" w:rsidRDefault="006578AA" w:rsidP="00F10968">
      <w:pPr>
        <w:tabs>
          <w:tab w:val="left" w:pos="1418"/>
        </w:tabs>
        <w:rPr>
          <w:lang w:eastAsia="en-US"/>
        </w:rPr>
      </w:pPr>
      <w:r>
        <w:rPr>
          <w:lang w:eastAsia="en-US"/>
        </w:rPr>
        <w:t>ΠΕ</w:t>
      </w:r>
      <w:r>
        <w:rPr>
          <w:lang w:eastAsia="en-US"/>
        </w:rPr>
        <w:tab/>
        <w:t>Πτυχιακή Εργασία</w:t>
      </w:r>
    </w:p>
    <w:p w14:paraId="048486D2" w14:textId="77777777" w:rsidR="000B444F" w:rsidRPr="00CA7500" w:rsidRDefault="000B444F" w:rsidP="00F10968">
      <w:pPr>
        <w:rPr>
          <w:lang w:eastAsia="en-US"/>
        </w:rPr>
      </w:pPr>
    </w:p>
    <w:p w14:paraId="6B34CFF2" w14:textId="77777777" w:rsidR="000B444F" w:rsidRPr="00CA7500" w:rsidRDefault="000B444F" w:rsidP="00F10968">
      <w:pPr>
        <w:pStyle w:val="11"/>
        <w:sectPr w:rsidR="000B444F" w:rsidRPr="00CA7500" w:rsidSect="00523198">
          <w:headerReference w:type="default" r:id="rId10"/>
          <w:footerReference w:type="default" r:id="rId11"/>
          <w:pgSz w:w="11906" w:h="16838"/>
          <w:pgMar w:top="1440" w:right="1440" w:bottom="1440" w:left="1440" w:header="720" w:footer="720" w:gutter="284"/>
          <w:pgNumType w:fmt="lowerRoman"/>
          <w:cols w:space="708"/>
          <w:docGrid w:linePitch="360"/>
        </w:sectPr>
      </w:pPr>
    </w:p>
    <w:p w14:paraId="664D0C29" w14:textId="77777777" w:rsidR="002700DE" w:rsidRPr="008C5FC0" w:rsidRDefault="002700DE" w:rsidP="00F10968">
      <w:pPr>
        <w:pStyle w:val="1"/>
      </w:pPr>
      <w:bookmarkStart w:id="18" w:name="_Toc37445620"/>
      <w:r w:rsidRPr="008C5FC0">
        <w:lastRenderedPageBreak/>
        <w:t>Εισαγωγή</w:t>
      </w:r>
      <w:bookmarkEnd w:id="18"/>
    </w:p>
    <w:p w14:paraId="34D871BD" w14:textId="77777777" w:rsidR="002700DE" w:rsidRDefault="00B35891" w:rsidP="00F10968">
      <w:r w:rsidRPr="00B35891">
        <w:t>Περιλαμβάνει μία σύντομη, αλλά περιεκτική περιγραφή του θέματος και του συγκεκριμένου προβλήματος που επιλέχθηκε, τονίζοντας τη σημαντικότητα που αυτό έχει ιδιαίτερα σε σχέση με τη διαιτητική πρακτική. Απαντά δηλαδή ξεκάθαρα στο ποιο είναι το πρόβλημα και γιατί επιλέχθηκε.</w:t>
      </w:r>
      <w:r w:rsidR="002675C8">
        <w:t xml:space="preserve"> Σε αυτό το μέρος θα πρέπει να γίνουν όλες οι απα</w:t>
      </w:r>
      <w:r w:rsidR="00A648B3">
        <w:t>ρ</w:t>
      </w:r>
      <w:r w:rsidR="002675C8">
        <w:t xml:space="preserve">αίτητες παραπομπές που σχετίζονται με την </w:t>
      </w:r>
      <w:proofErr w:type="spellStart"/>
      <w:r w:rsidR="002675C8">
        <w:t>εως</w:t>
      </w:r>
      <w:proofErr w:type="spellEnd"/>
      <w:r w:rsidR="002675C8">
        <w:t xml:space="preserve"> τώρα δι</w:t>
      </w:r>
      <w:r w:rsidR="00A648B3">
        <w:t>ε</w:t>
      </w:r>
      <w:r w:rsidR="002675C8">
        <w:t>θνή γνώση επάνω στο υπό διαπραγμάτευση θέμα.</w:t>
      </w:r>
    </w:p>
    <w:p w14:paraId="04B7427D" w14:textId="77777777" w:rsidR="004A10D3" w:rsidRDefault="004A10D3" w:rsidP="00F10968">
      <w:pPr>
        <w:spacing w:after="0"/>
        <w:jc w:val="left"/>
        <w:rPr>
          <w:b/>
          <w:bCs/>
          <w:kern w:val="32"/>
          <w:sz w:val="32"/>
          <w:szCs w:val="32"/>
        </w:rPr>
      </w:pPr>
      <w:r>
        <w:br w:type="page"/>
      </w:r>
    </w:p>
    <w:p w14:paraId="19D79B4C" w14:textId="3586855E" w:rsidR="004A10D3" w:rsidRPr="004A10D3" w:rsidRDefault="004A10D3" w:rsidP="00F10968">
      <w:pPr>
        <w:pStyle w:val="1"/>
      </w:pPr>
      <w:bookmarkStart w:id="19" w:name="_Toc37445621"/>
      <w:r w:rsidRPr="004A10D3">
        <w:lastRenderedPageBreak/>
        <w:t xml:space="preserve">Κεφάλαιο 1: </w:t>
      </w:r>
      <w:r w:rsidR="00E9696F" w:rsidRPr="004A10D3">
        <w:t xml:space="preserve">Τίτλος </w:t>
      </w:r>
      <w:r w:rsidR="00B3657F" w:rsidRPr="004A10D3">
        <w:t xml:space="preserve">1ου </w:t>
      </w:r>
      <w:r w:rsidR="00E9696F" w:rsidRPr="004A10D3">
        <w:t>κεφαλαίου</w:t>
      </w:r>
      <w:bookmarkEnd w:id="19"/>
    </w:p>
    <w:p w14:paraId="76DBAA6E" w14:textId="693E65E3" w:rsidR="008C5FC0" w:rsidRPr="004A10D3" w:rsidRDefault="00541F2C" w:rsidP="00F10968">
      <w:pPr>
        <w:rPr>
          <w:b/>
        </w:rPr>
      </w:pPr>
      <w:r w:rsidRPr="00CA7500">
        <w:t xml:space="preserve">Αυτό είναι το πρώτο </w:t>
      </w:r>
      <w:r w:rsidR="0011471C">
        <w:t>κεφάλαιο του προτύπου συγγραφής</w:t>
      </w:r>
      <w:r w:rsidRPr="00CA7500">
        <w:t xml:space="preserve">. </w:t>
      </w:r>
      <w:r w:rsidRPr="004A10D3">
        <w:rPr>
          <w:u w:val="single"/>
        </w:rPr>
        <w:t>Κάθε νέο κεφάλαιο ξεκινά σε νέα σελίδα.</w:t>
      </w:r>
      <w:r w:rsidRPr="00CA7500">
        <w:t xml:space="preserve"> </w:t>
      </w:r>
      <w:bookmarkStart w:id="20" w:name="_Toc455674552"/>
      <w:bookmarkStart w:id="21" w:name="_Toc455680229"/>
      <w:bookmarkEnd w:id="20"/>
    </w:p>
    <w:p w14:paraId="64263A6A" w14:textId="0AE2FCF5" w:rsidR="008C5FC0" w:rsidRPr="004A10D3" w:rsidRDefault="00E9696F" w:rsidP="00F10968">
      <w:pPr>
        <w:pStyle w:val="21"/>
        <w:numPr>
          <w:ilvl w:val="1"/>
          <w:numId w:val="46"/>
        </w:numPr>
        <w:ind w:left="426" w:hanging="426"/>
      </w:pPr>
      <w:bookmarkStart w:id="22" w:name="_Toc37445622"/>
      <w:proofErr w:type="spellStart"/>
      <w:r w:rsidRPr="004A10D3">
        <w:t>Τίτλος</w:t>
      </w:r>
      <w:proofErr w:type="spellEnd"/>
      <w:r w:rsidRPr="004A10D3">
        <w:t xml:space="preserve"> 1ης </w:t>
      </w:r>
      <w:proofErr w:type="spellStart"/>
      <w:r w:rsidRPr="004A10D3">
        <w:t>ενότητ</w:t>
      </w:r>
      <w:proofErr w:type="spellEnd"/>
      <w:r w:rsidRPr="004A10D3">
        <w:t>ας</w:t>
      </w:r>
      <w:bookmarkEnd w:id="21"/>
      <w:bookmarkEnd w:id="22"/>
    </w:p>
    <w:p w14:paraId="299BE979" w14:textId="1144ACC8" w:rsidR="00057D86" w:rsidRDefault="00E9696F" w:rsidP="00F10968">
      <w:pPr>
        <w:pStyle w:val="31"/>
      </w:pPr>
      <w:bookmarkStart w:id="23" w:name="_Toc37445623"/>
      <w:proofErr w:type="spellStart"/>
      <w:r w:rsidRPr="004A10D3">
        <w:t>Τίτλος</w:t>
      </w:r>
      <w:proofErr w:type="spellEnd"/>
      <w:r w:rsidRPr="004A10D3">
        <w:t xml:space="preserve"> 1ης υπ</w:t>
      </w:r>
      <w:proofErr w:type="spellStart"/>
      <w:r w:rsidRPr="004A10D3">
        <w:t>οενότητ</w:t>
      </w:r>
      <w:proofErr w:type="spellEnd"/>
      <w:r w:rsidRPr="004A10D3">
        <w:t>ας</w:t>
      </w:r>
      <w:bookmarkEnd w:id="23"/>
    </w:p>
    <w:p w14:paraId="26E415EF" w14:textId="07AAF02F" w:rsidR="004A10D3" w:rsidRDefault="004A10D3" w:rsidP="00F10968">
      <w:pPr>
        <w:pStyle w:val="31"/>
      </w:pPr>
      <w:bookmarkStart w:id="24" w:name="_Toc37445624"/>
      <w:proofErr w:type="spellStart"/>
      <w:r w:rsidRPr="004A10D3">
        <w:t>Τίτλος</w:t>
      </w:r>
      <w:proofErr w:type="spellEnd"/>
      <w:r w:rsidRPr="004A10D3">
        <w:t xml:space="preserve"> </w:t>
      </w:r>
      <w:r>
        <w:rPr>
          <w:lang w:val="el-GR"/>
        </w:rPr>
        <w:t>2</w:t>
      </w:r>
      <w:proofErr w:type="spellStart"/>
      <w:r w:rsidRPr="004A10D3">
        <w:t>ης</w:t>
      </w:r>
      <w:proofErr w:type="spellEnd"/>
      <w:r w:rsidRPr="004A10D3">
        <w:t xml:space="preserve"> υπ</w:t>
      </w:r>
      <w:proofErr w:type="spellStart"/>
      <w:r w:rsidRPr="004A10D3">
        <w:t>οενότητ</w:t>
      </w:r>
      <w:proofErr w:type="spellEnd"/>
      <w:r w:rsidRPr="004A10D3">
        <w:t>ας</w:t>
      </w:r>
      <w:bookmarkEnd w:id="24"/>
    </w:p>
    <w:p w14:paraId="43CCDDB1" w14:textId="77777777" w:rsidR="004A10D3" w:rsidRPr="004A10D3" w:rsidRDefault="004A10D3" w:rsidP="00F10968">
      <w:pPr>
        <w:pStyle w:val="31"/>
        <w:numPr>
          <w:ilvl w:val="0"/>
          <w:numId w:val="0"/>
        </w:numPr>
      </w:pPr>
    </w:p>
    <w:p w14:paraId="083BF589" w14:textId="17B08EBC" w:rsidR="00541F2C" w:rsidRPr="00CA7500" w:rsidRDefault="00C82E84" w:rsidP="00F10968">
      <w:pPr>
        <w:spacing w:before="120"/>
      </w:pPr>
      <w:r>
        <w:t>Στην Εικόνα 1-</w:t>
      </w:r>
      <w:r w:rsidR="004A10D3">
        <w:t>1</w:t>
      </w:r>
      <w:r>
        <w:t xml:space="preserve"> </w:t>
      </w:r>
      <w:r w:rsidR="003255D4">
        <w:t>παρουσιάζονται</w:t>
      </w:r>
      <w:r>
        <w:t xml:space="preserve"> φρο</w:t>
      </w:r>
      <w:r w:rsidR="00EA2513">
        <w:t>ύτα και λαχανικά</w:t>
      </w:r>
    </w:p>
    <w:p w14:paraId="7F4736D9" w14:textId="77777777" w:rsidR="00C82E84" w:rsidRDefault="00C82E84" w:rsidP="00F10968">
      <w:pPr>
        <w:spacing w:before="120"/>
      </w:pPr>
      <w:r>
        <w:rPr>
          <w:noProof/>
          <w:lang w:val="en-US" w:eastAsia="en-US"/>
        </w:rPr>
        <w:drawing>
          <wp:inline distT="0" distB="0" distL="0" distR="0" wp14:anchorId="2FE2B74E" wp14:editId="279EE9D4">
            <wp:extent cx="5551170" cy="2775770"/>
            <wp:effectExtent l="0" t="0" r="0" b="5715"/>
            <wp:docPr id="9" name="Εικόνα 9" descr="laxanika kai frouta epox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axanika kai frouta epoxi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51170" cy="2775770"/>
                    </a:xfrm>
                    <a:prstGeom prst="rect">
                      <a:avLst/>
                    </a:prstGeom>
                    <a:noFill/>
                    <a:ln>
                      <a:noFill/>
                    </a:ln>
                  </pic:spPr>
                </pic:pic>
              </a:graphicData>
            </a:graphic>
          </wp:inline>
        </w:drawing>
      </w:r>
    </w:p>
    <w:p w14:paraId="6A1017DE" w14:textId="70398B97" w:rsidR="00EA2513" w:rsidRDefault="00EA2513" w:rsidP="00F10968">
      <w:pPr>
        <w:pStyle w:val="a3"/>
        <w:rPr>
          <w:b w:val="0"/>
        </w:rPr>
      </w:pPr>
      <w:bookmarkStart w:id="25" w:name="_Toc527728710"/>
      <w:r>
        <w:t xml:space="preserve">Εικόνα </w:t>
      </w:r>
      <w:r w:rsidR="001C3CE6">
        <w:fldChar w:fldCharType="begin"/>
      </w:r>
      <w:r w:rsidR="001C3CE6">
        <w:instrText xml:space="preserve"> STYLEREF 1 \s </w:instrText>
      </w:r>
      <w:r w:rsidR="001C3CE6">
        <w:fldChar w:fldCharType="separate"/>
      </w:r>
      <w:r>
        <w:rPr>
          <w:noProof/>
        </w:rPr>
        <w:t>1</w:t>
      </w:r>
      <w:r w:rsidR="001C3CE6">
        <w:rPr>
          <w:noProof/>
        </w:rPr>
        <w:fldChar w:fldCharType="end"/>
      </w:r>
      <w:r>
        <w:noBreakHyphen/>
      </w:r>
      <w:r w:rsidR="004A10D3">
        <w:t>1</w:t>
      </w:r>
      <w:r>
        <w:t xml:space="preserve"> </w:t>
      </w:r>
      <w:r w:rsidRPr="00EA2513">
        <w:rPr>
          <w:b w:val="0"/>
        </w:rPr>
        <w:t>Φρούτα και Λαχανικά</w:t>
      </w:r>
      <w:bookmarkEnd w:id="25"/>
    </w:p>
    <w:p w14:paraId="0670955D" w14:textId="77777777" w:rsidR="00EA2513" w:rsidRDefault="00EA2513" w:rsidP="00F10968">
      <w:pPr>
        <w:jc w:val="center"/>
        <w:rPr>
          <w:i/>
          <w:iCs/>
          <w:sz w:val="20"/>
        </w:rPr>
      </w:pPr>
      <w:r w:rsidRPr="00EA2513">
        <w:rPr>
          <w:i/>
          <w:sz w:val="20"/>
        </w:rPr>
        <w:t>(Πηγή:</w:t>
      </w:r>
      <w:r w:rsidRPr="00EA2513">
        <w:rPr>
          <w:rFonts w:ascii="Arial" w:hAnsi="Arial" w:cs="Arial"/>
          <w:i/>
          <w:iCs/>
          <w:color w:val="000000"/>
          <w:sz w:val="18"/>
          <w:szCs w:val="21"/>
          <w:shd w:val="clear" w:color="auto" w:fill="FFFFFF"/>
        </w:rPr>
        <w:t xml:space="preserve"> </w:t>
      </w:r>
      <w:hyperlink r:id="rId13" w:history="1">
        <w:r w:rsidR="003255D4" w:rsidRPr="00CE3033">
          <w:rPr>
            <w:rStyle w:val="-"/>
            <w:i/>
            <w:iCs/>
            <w:sz w:val="20"/>
          </w:rPr>
          <w:t>www.bigstockphoto.com</w:t>
        </w:r>
      </w:hyperlink>
      <w:r w:rsidRPr="00EA2513">
        <w:rPr>
          <w:i/>
          <w:iCs/>
          <w:sz w:val="20"/>
        </w:rPr>
        <w:t>)</w:t>
      </w:r>
    </w:p>
    <w:p w14:paraId="281ED1F9" w14:textId="77777777" w:rsidR="003255D4" w:rsidRDefault="003255D4" w:rsidP="00F10968">
      <w:pPr>
        <w:jc w:val="center"/>
        <w:rPr>
          <w:i/>
          <w:iCs/>
          <w:sz w:val="20"/>
        </w:rPr>
      </w:pPr>
    </w:p>
    <w:p w14:paraId="416A1858" w14:textId="77777777" w:rsidR="003255D4" w:rsidRDefault="003255D4" w:rsidP="00F10968">
      <w:pPr>
        <w:jc w:val="center"/>
        <w:rPr>
          <w:i/>
          <w:iCs/>
          <w:sz w:val="20"/>
        </w:rPr>
      </w:pPr>
    </w:p>
    <w:p w14:paraId="0A192639" w14:textId="77777777" w:rsidR="004A10D3" w:rsidRDefault="004A10D3" w:rsidP="00F10968"/>
    <w:p w14:paraId="73058AA6" w14:textId="77777777" w:rsidR="004A10D3" w:rsidRDefault="004A10D3" w:rsidP="00F10968"/>
    <w:p w14:paraId="6F396DB2" w14:textId="77777777" w:rsidR="004A10D3" w:rsidRDefault="004A10D3" w:rsidP="00F10968"/>
    <w:p w14:paraId="6639A3A4" w14:textId="77777777" w:rsidR="004A10D3" w:rsidRDefault="004A10D3" w:rsidP="00F10968"/>
    <w:p w14:paraId="1E34CE79" w14:textId="4C47B81F" w:rsidR="003255D4" w:rsidRPr="00EA2513" w:rsidRDefault="003255D4" w:rsidP="00F10968">
      <w:r>
        <w:lastRenderedPageBreak/>
        <w:t xml:space="preserve">Στο Σχήμα 1-1 απεικονίζεται η </w:t>
      </w:r>
      <w:r w:rsidRPr="003255D4">
        <w:t>Πυραμίδα Μεσογειακής διατροφής</w:t>
      </w:r>
    </w:p>
    <w:p w14:paraId="6AE1BE03" w14:textId="77777777" w:rsidR="003C0CCE" w:rsidRDefault="00975442" w:rsidP="00F10968">
      <w:pPr>
        <w:jc w:val="center"/>
        <w:rPr>
          <w:rStyle w:val="afd"/>
          <w:b w:val="0"/>
          <w:i w:val="0"/>
        </w:rPr>
      </w:pPr>
      <w:r w:rsidRPr="00975442">
        <w:rPr>
          <w:noProof/>
          <w:lang w:val="en-US" w:eastAsia="en-US"/>
        </w:rPr>
        <w:drawing>
          <wp:inline distT="0" distB="0" distL="0" distR="0" wp14:anchorId="167D303A" wp14:editId="5BAFDC1D">
            <wp:extent cx="3523810" cy="4419048"/>
            <wp:effectExtent l="0" t="0" r="635" b="635"/>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523810" cy="4419048"/>
                    </a:xfrm>
                    <a:prstGeom prst="rect">
                      <a:avLst/>
                    </a:prstGeom>
                  </pic:spPr>
                </pic:pic>
              </a:graphicData>
            </a:graphic>
          </wp:inline>
        </w:drawing>
      </w:r>
    </w:p>
    <w:p w14:paraId="714372EC" w14:textId="77777777" w:rsidR="00975442" w:rsidRPr="00975442" w:rsidRDefault="00793673" w:rsidP="00F10968">
      <w:pPr>
        <w:pStyle w:val="a3"/>
      </w:pPr>
      <w:bookmarkStart w:id="26" w:name="_Toc527721479"/>
      <w:r>
        <w:t xml:space="preserve">Σχήμα </w:t>
      </w:r>
      <w:r w:rsidR="001C3CE6">
        <w:fldChar w:fldCharType="begin"/>
      </w:r>
      <w:r w:rsidR="001C3CE6">
        <w:instrText xml:space="preserve"> STYLEREF 1 \s </w:instrText>
      </w:r>
      <w:r w:rsidR="001C3CE6">
        <w:fldChar w:fldCharType="separate"/>
      </w:r>
      <w:r w:rsidR="00712071">
        <w:rPr>
          <w:noProof/>
        </w:rPr>
        <w:t>1</w:t>
      </w:r>
      <w:r w:rsidR="001C3CE6">
        <w:rPr>
          <w:noProof/>
        </w:rPr>
        <w:fldChar w:fldCharType="end"/>
      </w:r>
      <w:r w:rsidR="00712071">
        <w:noBreakHyphen/>
      </w:r>
      <w:r w:rsidR="001C3CE6">
        <w:fldChar w:fldCharType="begin"/>
      </w:r>
      <w:r w:rsidR="001C3CE6">
        <w:instrText xml:space="preserve"> SEQ Σχήμα \* ARABIC \s 1 </w:instrText>
      </w:r>
      <w:r w:rsidR="001C3CE6">
        <w:fldChar w:fldCharType="separate"/>
      </w:r>
      <w:r w:rsidR="00712071">
        <w:rPr>
          <w:noProof/>
        </w:rPr>
        <w:t>1</w:t>
      </w:r>
      <w:r w:rsidR="001C3CE6">
        <w:rPr>
          <w:noProof/>
        </w:rPr>
        <w:fldChar w:fldCharType="end"/>
      </w:r>
      <w:r w:rsidR="00975442" w:rsidRPr="00975442">
        <w:t xml:space="preserve"> </w:t>
      </w:r>
      <w:r w:rsidR="00975442" w:rsidRPr="00EA2513">
        <w:rPr>
          <w:b w:val="0"/>
        </w:rPr>
        <w:t>Πυραμίδα Μεσογειακής διατροφής</w:t>
      </w:r>
      <w:bookmarkEnd w:id="26"/>
    </w:p>
    <w:p w14:paraId="439CAF10" w14:textId="77777777" w:rsidR="00975442" w:rsidRPr="00793673" w:rsidRDefault="00975442" w:rsidP="00F10968">
      <w:pPr>
        <w:jc w:val="center"/>
        <w:rPr>
          <w:iCs/>
          <w:sz w:val="20"/>
        </w:rPr>
      </w:pPr>
      <w:r w:rsidRPr="00EA2513">
        <w:rPr>
          <w:i/>
          <w:iCs/>
          <w:sz w:val="20"/>
        </w:rPr>
        <w:t>(Πηγή: Ανώτατο Ειδικό Επιστημονικό Συμβούλιο Υγείας, Υπουργείο Υγείας και Πρόνοιας</w:t>
      </w:r>
      <w:r w:rsidRPr="00793673">
        <w:rPr>
          <w:iCs/>
          <w:sz w:val="20"/>
        </w:rPr>
        <w:t>)</w:t>
      </w:r>
    </w:p>
    <w:p w14:paraId="6CF4BEDE" w14:textId="77777777" w:rsidR="00793673" w:rsidRPr="00793673" w:rsidRDefault="00793673" w:rsidP="00F10968">
      <w:pPr>
        <w:rPr>
          <w:rStyle w:val="afd"/>
          <w:b w:val="0"/>
          <w:i w:val="0"/>
          <w:sz w:val="20"/>
        </w:rPr>
      </w:pPr>
    </w:p>
    <w:p w14:paraId="512E8D01" w14:textId="77777777" w:rsidR="00541F2C" w:rsidRPr="00CA7500" w:rsidRDefault="00712071" w:rsidP="00F10968">
      <w:pPr>
        <w:pStyle w:val="a3"/>
        <w:keepNext/>
        <w:jc w:val="left"/>
      </w:pPr>
      <w:r>
        <w:t xml:space="preserve">Πίνακας </w:t>
      </w:r>
      <w:r w:rsidR="001C3CE6">
        <w:fldChar w:fldCharType="begin"/>
      </w:r>
      <w:r w:rsidR="001C3CE6">
        <w:instrText xml:space="preserve"> STYLEREF 1 \s </w:instrText>
      </w:r>
      <w:r w:rsidR="001C3CE6">
        <w:fldChar w:fldCharType="separate"/>
      </w:r>
      <w:r>
        <w:rPr>
          <w:noProof/>
        </w:rPr>
        <w:t>1</w:t>
      </w:r>
      <w:r w:rsidR="001C3CE6">
        <w:rPr>
          <w:noProof/>
        </w:rPr>
        <w:fldChar w:fldCharType="end"/>
      </w:r>
      <w:r>
        <w:noBreakHyphen/>
      </w:r>
      <w:r w:rsidR="001C3CE6">
        <w:fldChar w:fldCharType="begin"/>
      </w:r>
      <w:r w:rsidR="001C3CE6">
        <w:instrText xml:space="preserve"> SEQ Πίνακας \* ARABIC \s 1 </w:instrText>
      </w:r>
      <w:r w:rsidR="001C3CE6">
        <w:fldChar w:fldCharType="separate"/>
      </w:r>
      <w:r>
        <w:rPr>
          <w:noProof/>
        </w:rPr>
        <w:t>1</w:t>
      </w:r>
      <w:r w:rsidR="001C3CE6">
        <w:rPr>
          <w:noProof/>
        </w:rPr>
        <w:fldChar w:fldCharType="end"/>
      </w:r>
      <w:r w:rsidRPr="00712071">
        <w:t xml:space="preserve"> </w:t>
      </w:r>
      <w:r w:rsidRPr="00C82E84">
        <w:rPr>
          <w:b w:val="0"/>
        </w:rPr>
        <w:t>Στοιχεία φοιτητών με δικαίωμα εκπόνησης Πτυχιακής Εργασίας</w:t>
      </w:r>
    </w:p>
    <w:tbl>
      <w:tblPr>
        <w:tblW w:w="5000" w:type="pct"/>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Look w:val="0420" w:firstRow="1" w:lastRow="0" w:firstColumn="0" w:lastColumn="0" w:noHBand="0" w:noVBand="1"/>
      </w:tblPr>
      <w:tblGrid>
        <w:gridCol w:w="2311"/>
        <w:gridCol w:w="2288"/>
        <w:gridCol w:w="2193"/>
        <w:gridCol w:w="1940"/>
      </w:tblGrid>
      <w:tr w:rsidR="00541F2C" w:rsidRPr="00CA7500" w14:paraId="72984A46" w14:textId="77777777" w:rsidTr="00F77CD7">
        <w:tc>
          <w:tcPr>
            <w:tcW w:w="1323" w:type="pct"/>
            <w:tcBorders>
              <w:bottom w:val="single" w:sz="12" w:space="0" w:color="9CC2E5"/>
            </w:tcBorders>
            <w:shd w:val="clear" w:color="auto" w:fill="auto"/>
          </w:tcPr>
          <w:p w14:paraId="01E43E74" w14:textId="77777777" w:rsidR="00541F2C" w:rsidRPr="00CA7500" w:rsidRDefault="00541F2C" w:rsidP="00F10968">
            <w:pPr>
              <w:jc w:val="center"/>
              <w:rPr>
                <w:b/>
                <w:bCs/>
              </w:rPr>
            </w:pPr>
            <w:r w:rsidRPr="00CA7500">
              <w:rPr>
                <w:b/>
                <w:bCs/>
              </w:rPr>
              <w:t>Α.Μ.</w:t>
            </w:r>
          </w:p>
        </w:tc>
        <w:tc>
          <w:tcPr>
            <w:tcW w:w="1310" w:type="pct"/>
            <w:tcBorders>
              <w:bottom w:val="single" w:sz="12" w:space="0" w:color="9CC2E5"/>
            </w:tcBorders>
            <w:shd w:val="clear" w:color="auto" w:fill="auto"/>
          </w:tcPr>
          <w:p w14:paraId="2C3C8883" w14:textId="77777777" w:rsidR="00541F2C" w:rsidRPr="00CA7500" w:rsidRDefault="00541F2C" w:rsidP="00F10968">
            <w:pPr>
              <w:jc w:val="center"/>
              <w:rPr>
                <w:b/>
                <w:bCs/>
              </w:rPr>
            </w:pPr>
            <w:r w:rsidRPr="00CA7500">
              <w:rPr>
                <w:b/>
                <w:bCs/>
              </w:rPr>
              <w:t>Επώνυμο</w:t>
            </w:r>
          </w:p>
        </w:tc>
        <w:tc>
          <w:tcPr>
            <w:tcW w:w="1256" w:type="pct"/>
            <w:tcBorders>
              <w:bottom w:val="single" w:sz="12" w:space="0" w:color="9CC2E5"/>
            </w:tcBorders>
            <w:shd w:val="clear" w:color="auto" w:fill="auto"/>
          </w:tcPr>
          <w:p w14:paraId="294DCF0D" w14:textId="77777777" w:rsidR="00541F2C" w:rsidRPr="00CA7500" w:rsidRDefault="00541F2C" w:rsidP="00F10968">
            <w:pPr>
              <w:jc w:val="center"/>
              <w:rPr>
                <w:b/>
                <w:bCs/>
              </w:rPr>
            </w:pPr>
            <w:r w:rsidRPr="00CA7500">
              <w:rPr>
                <w:b/>
                <w:bCs/>
              </w:rPr>
              <w:t>Όνομα</w:t>
            </w:r>
          </w:p>
        </w:tc>
        <w:tc>
          <w:tcPr>
            <w:tcW w:w="1111" w:type="pct"/>
            <w:tcBorders>
              <w:bottom w:val="single" w:sz="12" w:space="0" w:color="9CC2E5"/>
            </w:tcBorders>
            <w:shd w:val="clear" w:color="auto" w:fill="auto"/>
          </w:tcPr>
          <w:p w14:paraId="290CFED0" w14:textId="77777777" w:rsidR="00541F2C" w:rsidRPr="00CA7500" w:rsidRDefault="00541F2C" w:rsidP="00F10968">
            <w:pPr>
              <w:jc w:val="center"/>
              <w:rPr>
                <w:b/>
                <w:bCs/>
              </w:rPr>
            </w:pPr>
            <w:r w:rsidRPr="00CA7500">
              <w:rPr>
                <w:b/>
                <w:bCs/>
              </w:rPr>
              <w:t>Π.Σ.</w:t>
            </w:r>
          </w:p>
        </w:tc>
      </w:tr>
      <w:tr w:rsidR="00541F2C" w:rsidRPr="00CA7500" w14:paraId="7809CBF7" w14:textId="77777777" w:rsidTr="00F77CD7">
        <w:tc>
          <w:tcPr>
            <w:tcW w:w="1323" w:type="pct"/>
            <w:shd w:val="clear" w:color="auto" w:fill="auto"/>
          </w:tcPr>
          <w:p w14:paraId="57666207" w14:textId="77777777" w:rsidR="00541F2C" w:rsidRPr="00CA7500" w:rsidRDefault="00541F2C" w:rsidP="00F10968"/>
        </w:tc>
        <w:tc>
          <w:tcPr>
            <w:tcW w:w="1310" w:type="pct"/>
            <w:shd w:val="clear" w:color="auto" w:fill="auto"/>
          </w:tcPr>
          <w:p w14:paraId="0DCB9777" w14:textId="77777777" w:rsidR="00541F2C" w:rsidRPr="00CA7500" w:rsidRDefault="00541F2C" w:rsidP="00F10968"/>
        </w:tc>
        <w:tc>
          <w:tcPr>
            <w:tcW w:w="1256" w:type="pct"/>
            <w:shd w:val="clear" w:color="auto" w:fill="auto"/>
          </w:tcPr>
          <w:p w14:paraId="567E5971" w14:textId="77777777" w:rsidR="00541F2C" w:rsidRPr="00CA7500" w:rsidRDefault="00541F2C" w:rsidP="00F10968"/>
        </w:tc>
        <w:tc>
          <w:tcPr>
            <w:tcW w:w="1111" w:type="pct"/>
            <w:shd w:val="clear" w:color="auto" w:fill="auto"/>
          </w:tcPr>
          <w:p w14:paraId="483A1A25" w14:textId="77777777" w:rsidR="00541F2C" w:rsidRPr="00CA7500" w:rsidRDefault="00541F2C" w:rsidP="00F10968"/>
        </w:tc>
      </w:tr>
      <w:tr w:rsidR="00541F2C" w:rsidRPr="00CA7500" w14:paraId="227BFBFE" w14:textId="77777777" w:rsidTr="00F77CD7">
        <w:tc>
          <w:tcPr>
            <w:tcW w:w="1323" w:type="pct"/>
            <w:shd w:val="clear" w:color="auto" w:fill="auto"/>
          </w:tcPr>
          <w:p w14:paraId="2AE2AA5C" w14:textId="77777777" w:rsidR="00541F2C" w:rsidRPr="00CA7500" w:rsidRDefault="00541F2C" w:rsidP="00F10968"/>
        </w:tc>
        <w:tc>
          <w:tcPr>
            <w:tcW w:w="1310" w:type="pct"/>
            <w:shd w:val="clear" w:color="auto" w:fill="auto"/>
          </w:tcPr>
          <w:p w14:paraId="54AE46FD" w14:textId="77777777" w:rsidR="00541F2C" w:rsidRPr="00CA7500" w:rsidRDefault="00541F2C" w:rsidP="00F10968"/>
        </w:tc>
        <w:tc>
          <w:tcPr>
            <w:tcW w:w="1256" w:type="pct"/>
            <w:shd w:val="clear" w:color="auto" w:fill="auto"/>
          </w:tcPr>
          <w:p w14:paraId="3CE64143" w14:textId="77777777" w:rsidR="00541F2C" w:rsidRPr="00CA7500" w:rsidRDefault="00541F2C" w:rsidP="00F10968"/>
        </w:tc>
        <w:tc>
          <w:tcPr>
            <w:tcW w:w="1111" w:type="pct"/>
            <w:shd w:val="clear" w:color="auto" w:fill="auto"/>
          </w:tcPr>
          <w:p w14:paraId="686269A6" w14:textId="77777777" w:rsidR="00541F2C" w:rsidRPr="00CA7500" w:rsidRDefault="00541F2C" w:rsidP="00F10968"/>
        </w:tc>
      </w:tr>
      <w:tr w:rsidR="00541F2C" w:rsidRPr="00CA7500" w14:paraId="33D9553D" w14:textId="77777777" w:rsidTr="00F77CD7">
        <w:tc>
          <w:tcPr>
            <w:tcW w:w="1323" w:type="pct"/>
            <w:shd w:val="clear" w:color="auto" w:fill="auto"/>
          </w:tcPr>
          <w:p w14:paraId="097F0E54" w14:textId="77777777" w:rsidR="00541F2C" w:rsidRPr="00CA7500" w:rsidRDefault="00541F2C" w:rsidP="00F10968"/>
        </w:tc>
        <w:tc>
          <w:tcPr>
            <w:tcW w:w="1310" w:type="pct"/>
            <w:shd w:val="clear" w:color="auto" w:fill="auto"/>
          </w:tcPr>
          <w:p w14:paraId="6A5551D4" w14:textId="77777777" w:rsidR="00541F2C" w:rsidRPr="00CA7500" w:rsidRDefault="00541F2C" w:rsidP="00F10968"/>
        </w:tc>
        <w:tc>
          <w:tcPr>
            <w:tcW w:w="1256" w:type="pct"/>
            <w:shd w:val="clear" w:color="auto" w:fill="auto"/>
          </w:tcPr>
          <w:p w14:paraId="66311D63" w14:textId="77777777" w:rsidR="00541F2C" w:rsidRPr="00CA7500" w:rsidRDefault="00541F2C" w:rsidP="00F10968"/>
        </w:tc>
        <w:tc>
          <w:tcPr>
            <w:tcW w:w="1111" w:type="pct"/>
            <w:shd w:val="clear" w:color="auto" w:fill="auto"/>
          </w:tcPr>
          <w:p w14:paraId="054143F9" w14:textId="77777777" w:rsidR="00541F2C" w:rsidRPr="00CA7500" w:rsidRDefault="00541F2C" w:rsidP="00F10968"/>
        </w:tc>
      </w:tr>
    </w:tbl>
    <w:p w14:paraId="33A7DE53" w14:textId="77777777" w:rsidR="008F638F" w:rsidRDefault="00712071" w:rsidP="00F10968">
      <w:pPr>
        <w:jc w:val="left"/>
        <w:rPr>
          <w:sz w:val="20"/>
        </w:rPr>
      </w:pPr>
      <w:r w:rsidRPr="00712071">
        <w:rPr>
          <w:sz w:val="20"/>
        </w:rPr>
        <w:t>(Πηγή:…..)</w:t>
      </w:r>
    </w:p>
    <w:p w14:paraId="4A08F5D6" w14:textId="77777777" w:rsidR="00712071" w:rsidRPr="00712071" w:rsidRDefault="00712071" w:rsidP="00F10968">
      <w:pPr>
        <w:jc w:val="left"/>
        <w:rPr>
          <w:sz w:val="20"/>
        </w:rPr>
      </w:pPr>
    </w:p>
    <w:p w14:paraId="54CBEADB" w14:textId="77777777" w:rsidR="00C71653" w:rsidRPr="00712071" w:rsidRDefault="00C71653" w:rsidP="00F10968">
      <w:pPr>
        <w:pStyle w:val="21"/>
        <w:ind w:left="432" w:hanging="432"/>
        <w:rPr>
          <w:i/>
        </w:rPr>
      </w:pPr>
      <w:bookmarkStart w:id="27" w:name="_Toc37445625"/>
      <w:proofErr w:type="spellStart"/>
      <w:r w:rsidRPr="00814093">
        <w:t>Τίτλος</w:t>
      </w:r>
      <w:proofErr w:type="spellEnd"/>
      <w:r w:rsidRPr="00814093">
        <w:t xml:space="preserve"> 2</w:t>
      </w:r>
      <w:r w:rsidRPr="00B3657F">
        <w:rPr>
          <w:vertAlign w:val="superscript"/>
        </w:rPr>
        <w:t>ης</w:t>
      </w:r>
      <w:r w:rsidRPr="00814093">
        <w:t xml:space="preserve"> </w:t>
      </w:r>
      <w:proofErr w:type="spellStart"/>
      <w:r w:rsidRPr="00814093">
        <w:t>ενότητ</w:t>
      </w:r>
      <w:proofErr w:type="spellEnd"/>
      <w:r w:rsidRPr="00814093">
        <w:t>ας</w:t>
      </w:r>
      <w:bookmarkEnd w:id="27"/>
      <w:r w:rsidRPr="00814093">
        <w:t xml:space="preserve"> </w:t>
      </w:r>
    </w:p>
    <w:p w14:paraId="07FB57FA" w14:textId="2F2E2094" w:rsidR="00B0741F" w:rsidRDefault="00B0741F" w:rsidP="00F10968">
      <w:pPr>
        <w:pStyle w:val="1"/>
      </w:pPr>
      <w:bookmarkStart w:id="28" w:name="_Toc37445626"/>
      <w:r>
        <w:lastRenderedPageBreak/>
        <w:t>Κεφάλαιο</w:t>
      </w:r>
      <w:r w:rsidR="004A10D3">
        <w:t xml:space="preserve"> 2</w:t>
      </w:r>
      <w:r>
        <w:t>: Τίτλος 2</w:t>
      </w:r>
      <w:r w:rsidRPr="00B0741F">
        <w:rPr>
          <w:vertAlign w:val="superscript"/>
        </w:rPr>
        <w:t>ου</w:t>
      </w:r>
      <w:r>
        <w:t xml:space="preserve"> κεφαλαίου</w:t>
      </w:r>
      <w:bookmarkEnd w:id="28"/>
    </w:p>
    <w:p w14:paraId="506AD82D" w14:textId="77777777" w:rsidR="00B0741F" w:rsidRPr="00B0741F" w:rsidRDefault="00B0741F" w:rsidP="00F10968">
      <w:r w:rsidRPr="00B0741F">
        <w:t xml:space="preserve">Αυτό είναι το δεύτερο κεφάλαιο της Εργασίας. </w:t>
      </w:r>
      <w:r w:rsidRPr="009D0E75">
        <w:rPr>
          <w:u w:val="single"/>
        </w:rPr>
        <w:t>Κάθε νέο κεφάλαιο ξεκινά σε νέα σελίδα.</w:t>
      </w:r>
    </w:p>
    <w:p w14:paraId="4CC2848E" w14:textId="77777777" w:rsidR="00954250" w:rsidRDefault="00954250" w:rsidP="00F10968"/>
    <w:p w14:paraId="1FD6387A" w14:textId="77777777" w:rsidR="004A10D3" w:rsidRDefault="004A10D3" w:rsidP="00F10968">
      <w:pPr>
        <w:spacing w:after="0"/>
        <w:jc w:val="left"/>
        <w:rPr>
          <w:b/>
          <w:bCs/>
          <w:kern w:val="32"/>
          <w:sz w:val="32"/>
          <w:szCs w:val="32"/>
        </w:rPr>
      </w:pPr>
      <w:r>
        <w:br w:type="page"/>
      </w:r>
    </w:p>
    <w:p w14:paraId="5D640D7B" w14:textId="645DF890" w:rsidR="00954250" w:rsidRPr="004A10D3" w:rsidRDefault="00554281" w:rsidP="00F10968">
      <w:pPr>
        <w:pStyle w:val="1"/>
      </w:pPr>
      <w:bookmarkStart w:id="29" w:name="_Toc37445627"/>
      <w:r w:rsidRPr="004A10D3">
        <w:lastRenderedPageBreak/>
        <w:t>Σ</w:t>
      </w:r>
      <w:r w:rsidR="004A10D3" w:rsidRPr="004A10D3">
        <w:t>υμπεράσματα</w:t>
      </w:r>
      <w:bookmarkEnd w:id="29"/>
    </w:p>
    <w:p w14:paraId="626615FA" w14:textId="77777777" w:rsidR="00954250" w:rsidRDefault="00A5332E" w:rsidP="00F10968">
      <w:r>
        <w:t xml:space="preserve">Στο κεφάλαιο αυτό παρατίθενται εν συντομία τα κύρια συμπεράσματα της Εργασίας. </w:t>
      </w:r>
    </w:p>
    <w:p w14:paraId="69BAE49A" w14:textId="77777777" w:rsidR="00A5332E" w:rsidRDefault="00A5332E" w:rsidP="00F10968">
      <w:pPr>
        <w:spacing w:after="0"/>
        <w:jc w:val="left"/>
        <w:rPr>
          <w:b/>
          <w:bCs/>
          <w:kern w:val="32"/>
          <w:sz w:val="32"/>
          <w:szCs w:val="32"/>
        </w:rPr>
      </w:pPr>
    </w:p>
    <w:p w14:paraId="6A5C80D0" w14:textId="77777777" w:rsidR="00C2393D" w:rsidRPr="00C2393D" w:rsidRDefault="006449E0" w:rsidP="00F10968">
      <w:pPr>
        <w:pStyle w:val="1"/>
      </w:pPr>
      <w:r w:rsidRPr="00CA7500">
        <w:br w:type="page"/>
      </w:r>
      <w:bookmarkStart w:id="30" w:name="_Toc455680250"/>
    </w:p>
    <w:p w14:paraId="79C6A0BF" w14:textId="0B1EF606" w:rsidR="000A56D8" w:rsidRPr="00814093" w:rsidRDefault="00790C53" w:rsidP="00F10968">
      <w:pPr>
        <w:pStyle w:val="1"/>
      </w:pPr>
      <w:bookmarkStart w:id="31" w:name="_Toc455671496"/>
      <w:bookmarkStart w:id="32" w:name="_Toc455674542"/>
      <w:bookmarkStart w:id="33" w:name="_Toc455680251"/>
      <w:bookmarkStart w:id="34" w:name="_Toc37445628"/>
      <w:bookmarkEnd w:id="30"/>
      <w:r w:rsidRPr="00814093">
        <w:lastRenderedPageBreak/>
        <w:t>Β</w:t>
      </w:r>
      <w:bookmarkEnd w:id="31"/>
      <w:bookmarkEnd w:id="32"/>
      <w:bookmarkEnd w:id="33"/>
      <w:r w:rsidR="004A10D3">
        <w:t>ιβλιογραφία</w:t>
      </w:r>
      <w:bookmarkEnd w:id="34"/>
    </w:p>
    <w:p w14:paraId="6CD084C3" w14:textId="77777777" w:rsidR="004A10D3" w:rsidRPr="00F01650" w:rsidRDefault="004A10D3" w:rsidP="00F10968">
      <w:pPr>
        <w:rPr>
          <w:b/>
          <w:bCs/>
        </w:rPr>
      </w:pPr>
      <w:bookmarkStart w:id="35" w:name="_Hlk516422220"/>
      <w:r w:rsidRPr="00F01650">
        <w:rPr>
          <w:b/>
          <w:bCs/>
          <w:u w:val="single"/>
        </w:rPr>
        <w:t>Κρίσιμη παρατήρηση</w:t>
      </w:r>
      <w:r w:rsidRPr="00F01650">
        <w:rPr>
          <w:b/>
          <w:bCs/>
        </w:rPr>
        <w:t xml:space="preserve">: </w:t>
      </w:r>
      <w:r w:rsidRPr="00F01650">
        <w:t xml:space="preserve">Ιδιαίτερη προσοχή πρέπει να δοθεί στην τεκμηρίωση </w:t>
      </w:r>
      <w:r>
        <w:t xml:space="preserve">όλου </w:t>
      </w:r>
      <w:r w:rsidRPr="00F01650">
        <w:t xml:space="preserve">του </w:t>
      </w:r>
      <w:r>
        <w:t xml:space="preserve">παραπάνω </w:t>
      </w:r>
      <w:r w:rsidRPr="00F01650">
        <w:t xml:space="preserve">κειμένου με βιβλιογραφικές παραπομπές που ακολουθούν τις σχετικές οδηγίες. Όπου δεν υπάρχει παραπομπή θεωρείται ότι το κείμενο ανήκει στους </w:t>
      </w:r>
      <w:r>
        <w:t>φοιτητ</w:t>
      </w:r>
      <w:r w:rsidRPr="00F01650">
        <w:t xml:space="preserve">ές. </w:t>
      </w:r>
      <w:r>
        <w:rPr>
          <w:b/>
        </w:rPr>
        <w:t xml:space="preserve">Δεν </w:t>
      </w:r>
      <w:proofErr w:type="spellStart"/>
      <w:r>
        <w:rPr>
          <w:b/>
        </w:rPr>
        <w:t>επιτρέπετει</w:t>
      </w:r>
      <w:proofErr w:type="spellEnd"/>
      <w:r w:rsidRPr="00F01650">
        <w:rPr>
          <w:b/>
        </w:rPr>
        <w:t xml:space="preserve"> η χρήση προτάσεων ή δεδομένων από άλλες εργασίες, χωρίς αυτές να αναφέρονται</w:t>
      </w:r>
      <w:r w:rsidRPr="00F01650">
        <w:t xml:space="preserve">. Αναφορά πρέπει να γίνεται σε κάθε παράγραφο που χρησιμοποιείται </w:t>
      </w:r>
      <w:r>
        <w:t>κείμενο από άλλο άρθρο</w:t>
      </w:r>
      <w:r w:rsidRPr="00F01650">
        <w:t>, ακόμη και αν πρόκειται για το ίδιο άρθρο κάθε φορά.</w:t>
      </w:r>
    </w:p>
    <w:bookmarkEnd w:id="35"/>
    <w:p w14:paraId="5116A54E" w14:textId="77777777" w:rsidR="004A10D3" w:rsidRDefault="004A10D3" w:rsidP="00F10968">
      <w:pPr>
        <w:rPr>
          <w:i/>
        </w:rPr>
      </w:pPr>
    </w:p>
    <w:p w14:paraId="5411C2E3" w14:textId="22708121" w:rsidR="00AF12CD" w:rsidRDefault="00AF12CD" w:rsidP="00F10968">
      <w:pPr>
        <w:rPr>
          <w:i/>
        </w:rPr>
      </w:pPr>
      <w:r w:rsidRPr="00AF12CD">
        <w:rPr>
          <w:i/>
        </w:rPr>
        <w:t>Ξενόγλωσση Βιβλιογραφία</w:t>
      </w:r>
    </w:p>
    <w:p w14:paraId="486E4FE9" w14:textId="77777777" w:rsidR="00AF12CD" w:rsidRPr="006E347B" w:rsidRDefault="00AF12CD" w:rsidP="00F10968">
      <w:pPr>
        <w:widowControl w:val="0"/>
        <w:autoSpaceDE w:val="0"/>
        <w:autoSpaceDN w:val="0"/>
        <w:adjustRightInd w:val="0"/>
        <w:ind w:left="480" w:hanging="480"/>
        <w:rPr>
          <w:noProof/>
          <w:lang w:val="en-US"/>
        </w:rPr>
      </w:pPr>
      <w:r>
        <w:fldChar w:fldCharType="begin" w:fldLock="1"/>
      </w:r>
      <w:r>
        <w:instrText xml:space="preserve">ADDIN Mendeley Bibliography CSL_BIBLIOGRAPHY </w:instrText>
      </w:r>
      <w:r>
        <w:fldChar w:fldCharType="separate"/>
      </w:r>
      <w:r w:rsidRPr="00AF12CD">
        <w:rPr>
          <w:noProof/>
        </w:rPr>
        <w:t xml:space="preserve">Kathleen L, Sylvia Escott-Stum. </w:t>
      </w:r>
      <w:r w:rsidRPr="006E347B">
        <w:rPr>
          <w:noProof/>
          <w:lang w:val="en-US"/>
        </w:rPr>
        <w:t xml:space="preserve">2008. Krause’s, Food and Nutrition Therapy </w:t>
      </w:r>
      <w:r w:rsidRPr="006E347B">
        <w:rPr>
          <w:i/>
          <w:iCs/>
          <w:noProof/>
          <w:lang w:val="en-US"/>
        </w:rPr>
        <w:t>Nutrition and Dietetics</w:t>
      </w:r>
      <w:r w:rsidRPr="006E347B">
        <w:rPr>
          <w:noProof/>
          <w:lang w:val="en-US"/>
        </w:rPr>
        <w:t>.</w:t>
      </w:r>
    </w:p>
    <w:p w14:paraId="4AFC887E" w14:textId="77777777" w:rsidR="00AF12CD" w:rsidRPr="00AF12CD" w:rsidRDefault="00AF12CD" w:rsidP="00F10968">
      <w:pPr>
        <w:widowControl w:val="0"/>
        <w:autoSpaceDE w:val="0"/>
        <w:autoSpaceDN w:val="0"/>
        <w:adjustRightInd w:val="0"/>
        <w:ind w:left="480" w:hanging="480"/>
        <w:rPr>
          <w:noProof/>
        </w:rPr>
      </w:pPr>
      <w:r w:rsidRPr="006E347B">
        <w:rPr>
          <w:noProof/>
          <w:lang w:val="en-US"/>
        </w:rPr>
        <w:t xml:space="preserve">Trichopoulou, A., C. Bamia, and D. Trichopoulos. 2005. “Mediterranean Diet and Survival Among Patients With Coronary Heart Disease in Greece.” </w:t>
      </w:r>
      <w:r w:rsidRPr="00AF12CD">
        <w:rPr>
          <w:i/>
          <w:iCs/>
          <w:noProof/>
        </w:rPr>
        <w:t>Arch Intern Med</w:t>
      </w:r>
      <w:r w:rsidRPr="00AF12CD">
        <w:rPr>
          <w:noProof/>
        </w:rPr>
        <w:t xml:space="preserve"> 165: 929–35.</w:t>
      </w:r>
    </w:p>
    <w:p w14:paraId="7438CE69" w14:textId="2DCDEB89" w:rsidR="00AF12CD" w:rsidRDefault="00AF12CD" w:rsidP="00F10968">
      <w:pPr>
        <w:widowControl w:val="0"/>
        <w:autoSpaceDE w:val="0"/>
        <w:autoSpaceDN w:val="0"/>
        <w:adjustRightInd w:val="0"/>
        <w:ind w:left="480" w:hanging="480"/>
      </w:pPr>
      <w:r>
        <w:fldChar w:fldCharType="end"/>
      </w:r>
    </w:p>
    <w:p w14:paraId="42538F0D" w14:textId="77777777" w:rsidR="00AF12CD" w:rsidRDefault="00AF12CD" w:rsidP="00F10968">
      <w:pPr>
        <w:rPr>
          <w:i/>
        </w:rPr>
      </w:pPr>
      <w:r w:rsidRPr="00AF12CD">
        <w:rPr>
          <w:i/>
        </w:rPr>
        <w:t>Ελληνική Βιβλιογραφία</w:t>
      </w:r>
    </w:p>
    <w:p w14:paraId="1AA3B7C6" w14:textId="77777777" w:rsidR="00084610" w:rsidRPr="00AF12CD" w:rsidRDefault="00084610" w:rsidP="00F10968">
      <w:pPr>
        <w:widowControl w:val="0"/>
        <w:autoSpaceDE w:val="0"/>
        <w:autoSpaceDN w:val="0"/>
        <w:adjustRightInd w:val="0"/>
        <w:ind w:left="480" w:hanging="480"/>
        <w:rPr>
          <w:noProof/>
        </w:rPr>
      </w:pPr>
      <w:r w:rsidRPr="00AF12CD">
        <w:rPr>
          <w:noProof/>
        </w:rPr>
        <w:t xml:space="preserve">Τριχοπούλου, Α. 2010. “Άρθρο Σύνταξης, Μεσογειακή Διατροφή, Παραδοσιακά Μεσογειακά Τρόφιμα Και Υγεία.” </w:t>
      </w:r>
      <w:r w:rsidRPr="00AF12CD">
        <w:rPr>
          <w:i/>
          <w:iCs/>
          <w:noProof/>
        </w:rPr>
        <w:t>ΕΛΛΗΝΙΚΗ ΕΠΙΘΕΩΡΗΣΗ ∆ΙΑΙΤΟΛΟΓΙΑΣ-∆ΙΑΤΡΟΦΗΣ</w:t>
      </w:r>
      <w:r w:rsidRPr="00AF12CD">
        <w:rPr>
          <w:noProof/>
        </w:rPr>
        <w:t xml:space="preserve"> 1(1): 13–15.</w:t>
      </w:r>
    </w:p>
    <w:p w14:paraId="15CDD670" w14:textId="77777777" w:rsidR="00314E48" w:rsidRPr="00AF12CD" w:rsidRDefault="006329AA" w:rsidP="00F10968">
      <w:r w:rsidRPr="00AF12CD">
        <w:br w:type="page"/>
      </w:r>
    </w:p>
    <w:p w14:paraId="14A8404F" w14:textId="77777777" w:rsidR="000A56D8" w:rsidRPr="00814093" w:rsidRDefault="000A56D8" w:rsidP="00F10968">
      <w:pPr>
        <w:pStyle w:val="11"/>
      </w:pPr>
      <w:bookmarkStart w:id="36" w:name="_Toc455680252"/>
      <w:bookmarkStart w:id="37" w:name="_Toc37445629"/>
      <w:r w:rsidRPr="00814093">
        <w:lastRenderedPageBreak/>
        <w:t>Παράρτημα Α: «τίτλος παραρτήματος»</w:t>
      </w:r>
      <w:bookmarkEnd w:id="36"/>
      <w:bookmarkEnd w:id="37"/>
    </w:p>
    <w:p w14:paraId="15B7E454" w14:textId="77777777" w:rsidR="000A56D8" w:rsidRPr="00CA7500" w:rsidRDefault="00A17EE7" w:rsidP="00F10968">
      <w:r w:rsidRPr="00CA7500">
        <w:t>Ακολουθεί, σ</w:t>
      </w:r>
      <w:r w:rsidR="0011471C">
        <w:t xml:space="preserve">ε νέα σελίδα, το παράρτημα της </w:t>
      </w:r>
      <w:r w:rsidRPr="00CA7500">
        <w:t>Ε</w:t>
      </w:r>
      <w:r w:rsidR="0011471C">
        <w:t>ργασίας</w:t>
      </w:r>
      <w:r w:rsidRPr="00CA7500">
        <w:t xml:space="preserve">. </w:t>
      </w:r>
    </w:p>
    <w:p w14:paraId="21F6DF0D" w14:textId="79FB7921" w:rsidR="006329AA" w:rsidRPr="00CA7500" w:rsidRDefault="00DF017B" w:rsidP="00F10968">
      <w:r>
        <w:t>Στα παραρτήματα παρατίθενται όλα εκείνα τα στοιχεία, τα οποία δεν μπορούν να μπουν στα υπόλοιπα κεφάλαια της πτυχιακής, π.χ. ερωτηματολόγια, αναλυτικά πρωτόκολλ</w:t>
      </w:r>
      <w:r w:rsidR="00A55752">
        <w:t>α, μεθοδολογίες που χρησιμοποιήθηκαν</w:t>
      </w:r>
      <w:r>
        <w:t>, πρότυπο επιστολών που στάλθηκαν κλπ.</w:t>
      </w:r>
    </w:p>
    <w:p w14:paraId="16D7AD3F" w14:textId="77777777" w:rsidR="006329AA" w:rsidRPr="00CA7500" w:rsidRDefault="006329AA" w:rsidP="00F10968">
      <w:r w:rsidRPr="00CA7500">
        <w:br w:type="page"/>
      </w:r>
    </w:p>
    <w:p w14:paraId="6B1E1437" w14:textId="77777777" w:rsidR="006329AA" w:rsidRPr="00814093" w:rsidRDefault="006329AA" w:rsidP="00F10968">
      <w:pPr>
        <w:pStyle w:val="11"/>
      </w:pPr>
      <w:bookmarkStart w:id="38" w:name="_Toc455680253"/>
      <w:bookmarkStart w:id="39" w:name="_Toc37445630"/>
      <w:r w:rsidRPr="00814093">
        <w:lastRenderedPageBreak/>
        <w:t>Παράρτημα Β: «τίτλος παραρτήματος»</w:t>
      </w:r>
      <w:bookmarkEnd w:id="38"/>
      <w:bookmarkEnd w:id="39"/>
    </w:p>
    <w:p w14:paraId="0ACA73EF" w14:textId="1AE5B91E" w:rsidR="006329AA" w:rsidRPr="00CA7500" w:rsidRDefault="006329AA" w:rsidP="00F10968">
      <w:r w:rsidRPr="00CA7500">
        <w:t>Ακόμα ένα παράρτημα, σε</w:t>
      </w:r>
      <w:r w:rsidR="00A55752">
        <w:t xml:space="preserve"> περίπτωση που κριθεί αναγκαίο.</w:t>
      </w:r>
    </w:p>
    <w:p w14:paraId="0460D898" w14:textId="3F62E0E6" w:rsidR="006329AA" w:rsidRPr="00CA7500" w:rsidRDefault="006329AA" w:rsidP="00F10968">
      <w:r w:rsidRPr="00CA7500">
        <w:br w:type="page"/>
      </w:r>
    </w:p>
    <w:p w14:paraId="43C35134" w14:textId="77777777" w:rsidR="003255D4" w:rsidRPr="00B0741F" w:rsidRDefault="003255D4" w:rsidP="00F10968">
      <w:pPr>
        <w:ind w:left="360"/>
        <w:jc w:val="center"/>
        <w:rPr>
          <w:b/>
          <w:bCs/>
          <w:szCs w:val="28"/>
        </w:rPr>
      </w:pPr>
      <w:r w:rsidRPr="00B0741F">
        <w:rPr>
          <w:b/>
          <w:bCs/>
          <w:szCs w:val="28"/>
        </w:rPr>
        <w:lastRenderedPageBreak/>
        <w:t>Προδιαγραφές εντύπου</w:t>
      </w:r>
    </w:p>
    <w:p w14:paraId="370F1879" w14:textId="77777777" w:rsidR="003255D4" w:rsidRPr="003255D4" w:rsidRDefault="003255D4" w:rsidP="00F10968">
      <w:pPr>
        <w:rPr>
          <w:sz w:val="20"/>
          <w:szCs w:val="28"/>
        </w:rPr>
      </w:pPr>
      <w:bookmarkStart w:id="40" w:name="_Toc458166044"/>
    </w:p>
    <w:p w14:paraId="592AB8F7" w14:textId="77777777" w:rsidR="003255D4" w:rsidRPr="003255D4" w:rsidRDefault="003255D4" w:rsidP="00F10968">
      <w:pPr>
        <w:rPr>
          <w:b/>
          <w:sz w:val="20"/>
          <w:szCs w:val="28"/>
        </w:rPr>
      </w:pPr>
      <w:r w:rsidRPr="003255D4">
        <w:rPr>
          <w:b/>
          <w:sz w:val="20"/>
          <w:szCs w:val="28"/>
        </w:rPr>
        <w:t>Προδιαγραφές κειμένου</w:t>
      </w:r>
    </w:p>
    <w:p w14:paraId="5706C1DB" w14:textId="77777777" w:rsidR="003255D4" w:rsidRPr="006E347B" w:rsidRDefault="003255D4" w:rsidP="00F10968">
      <w:pPr>
        <w:rPr>
          <w:b/>
          <w:sz w:val="20"/>
          <w:szCs w:val="28"/>
        </w:rPr>
      </w:pPr>
      <w:r w:rsidRPr="006E347B">
        <w:rPr>
          <w:b/>
          <w:sz w:val="20"/>
          <w:szCs w:val="28"/>
        </w:rPr>
        <w:t>Μορφοποίηση σελίδων</w:t>
      </w:r>
    </w:p>
    <w:p w14:paraId="3947DE81" w14:textId="77777777" w:rsidR="003255D4" w:rsidRPr="003255D4" w:rsidRDefault="003255D4" w:rsidP="00F10968">
      <w:pPr>
        <w:numPr>
          <w:ilvl w:val="0"/>
          <w:numId w:val="27"/>
        </w:numPr>
        <w:rPr>
          <w:sz w:val="20"/>
          <w:szCs w:val="28"/>
        </w:rPr>
      </w:pPr>
      <w:r w:rsidRPr="003255D4">
        <w:rPr>
          <w:sz w:val="20"/>
          <w:szCs w:val="28"/>
        </w:rPr>
        <w:t xml:space="preserve">Δεξιό περιθώριο: 2,5 </w:t>
      </w:r>
      <w:proofErr w:type="spellStart"/>
      <w:r w:rsidRPr="003255D4">
        <w:rPr>
          <w:sz w:val="20"/>
          <w:szCs w:val="28"/>
        </w:rPr>
        <w:t>cm</w:t>
      </w:r>
      <w:proofErr w:type="spellEnd"/>
    </w:p>
    <w:p w14:paraId="152FBC94" w14:textId="77777777" w:rsidR="003255D4" w:rsidRPr="003255D4" w:rsidRDefault="003255D4" w:rsidP="00F10968">
      <w:pPr>
        <w:numPr>
          <w:ilvl w:val="0"/>
          <w:numId w:val="27"/>
        </w:numPr>
        <w:rPr>
          <w:sz w:val="20"/>
          <w:szCs w:val="28"/>
        </w:rPr>
      </w:pPr>
      <w:r w:rsidRPr="003255D4">
        <w:rPr>
          <w:sz w:val="20"/>
          <w:szCs w:val="28"/>
        </w:rPr>
        <w:t xml:space="preserve">Αριστερό περιθώριο: 3 </w:t>
      </w:r>
      <w:proofErr w:type="spellStart"/>
      <w:r w:rsidRPr="003255D4">
        <w:rPr>
          <w:sz w:val="20"/>
          <w:szCs w:val="28"/>
        </w:rPr>
        <w:t>cm</w:t>
      </w:r>
      <w:proofErr w:type="spellEnd"/>
    </w:p>
    <w:p w14:paraId="636238B4" w14:textId="77777777" w:rsidR="003255D4" w:rsidRPr="003255D4" w:rsidRDefault="003255D4" w:rsidP="00F10968">
      <w:pPr>
        <w:numPr>
          <w:ilvl w:val="0"/>
          <w:numId w:val="27"/>
        </w:numPr>
        <w:rPr>
          <w:sz w:val="20"/>
          <w:szCs w:val="28"/>
        </w:rPr>
      </w:pPr>
      <w:r w:rsidRPr="003255D4">
        <w:rPr>
          <w:sz w:val="20"/>
          <w:szCs w:val="28"/>
        </w:rPr>
        <w:t xml:space="preserve">Επάνω περιθώριο: 2,5 </w:t>
      </w:r>
      <w:proofErr w:type="spellStart"/>
      <w:r w:rsidRPr="003255D4">
        <w:rPr>
          <w:sz w:val="20"/>
          <w:szCs w:val="28"/>
        </w:rPr>
        <w:t>cm</w:t>
      </w:r>
      <w:proofErr w:type="spellEnd"/>
    </w:p>
    <w:p w14:paraId="4A264168" w14:textId="77777777" w:rsidR="003255D4" w:rsidRPr="003255D4" w:rsidRDefault="003255D4" w:rsidP="00F10968">
      <w:pPr>
        <w:numPr>
          <w:ilvl w:val="0"/>
          <w:numId w:val="27"/>
        </w:numPr>
        <w:rPr>
          <w:sz w:val="20"/>
          <w:szCs w:val="28"/>
        </w:rPr>
      </w:pPr>
      <w:r w:rsidRPr="003255D4">
        <w:rPr>
          <w:sz w:val="20"/>
          <w:szCs w:val="28"/>
        </w:rPr>
        <w:t xml:space="preserve">Κάτω περιθώριο:  2,5 </w:t>
      </w:r>
      <w:proofErr w:type="spellStart"/>
      <w:r w:rsidRPr="003255D4">
        <w:rPr>
          <w:sz w:val="20"/>
          <w:szCs w:val="28"/>
        </w:rPr>
        <w:t>cm</w:t>
      </w:r>
      <w:proofErr w:type="spellEnd"/>
    </w:p>
    <w:p w14:paraId="38A821D3" w14:textId="77777777" w:rsidR="003255D4" w:rsidRPr="003255D4" w:rsidRDefault="003255D4" w:rsidP="00F10968">
      <w:pPr>
        <w:rPr>
          <w:sz w:val="20"/>
          <w:szCs w:val="28"/>
        </w:rPr>
      </w:pPr>
    </w:p>
    <w:p w14:paraId="25267CD6" w14:textId="77777777" w:rsidR="003255D4" w:rsidRPr="003255D4" w:rsidRDefault="003255D4" w:rsidP="00F10968">
      <w:pPr>
        <w:rPr>
          <w:b/>
          <w:sz w:val="20"/>
          <w:szCs w:val="28"/>
          <w:lang w:val="en-US"/>
        </w:rPr>
      </w:pPr>
      <w:proofErr w:type="spellStart"/>
      <w:r w:rsidRPr="003255D4">
        <w:rPr>
          <w:b/>
          <w:sz w:val="20"/>
          <w:szCs w:val="28"/>
          <w:lang w:val="en-US"/>
        </w:rPr>
        <w:t>Μορφο</w:t>
      </w:r>
      <w:proofErr w:type="spellEnd"/>
      <w:r w:rsidRPr="003255D4">
        <w:rPr>
          <w:b/>
          <w:sz w:val="20"/>
          <w:szCs w:val="28"/>
          <w:lang w:val="en-US"/>
        </w:rPr>
        <w:t>ποίηση επ</w:t>
      </w:r>
      <w:proofErr w:type="spellStart"/>
      <w:r w:rsidRPr="003255D4">
        <w:rPr>
          <w:b/>
          <w:sz w:val="20"/>
          <w:szCs w:val="28"/>
          <w:lang w:val="en-US"/>
        </w:rPr>
        <w:t>ικεφ</w:t>
      </w:r>
      <w:proofErr w:type="spellEnd"/>
      <w:r w:rsidRPr="003255D4">
        <w:rPr>
          <w:b/>
          <w:sz w:val="20"/>
          <w:szCs w:val="28"/>
          <w:lang w:val="en-US"/>
        </w:rPr>
        <w:t>αλίδων</w:t>
      </w:r>
    </w:p>
    <w:p w14:paraId="508FE7C5" w14:textId="77777777" w:rsidR="003255D4" w:rsidRPr="003255D4" w:rsidRDefault="003255D4" w:rsidP="00F10968">
      <w:pPr>
        <w:rPr>
          <w:b/>
          <w:sz w:val="20"/>
          <w:szCs w:val="28"/>
          <w:lang w:val="en-US"/>
        </w:rPr>
      </w:pPr>
    </w:p>
    <w:p w14:paraId="3BBB5C17" w14:textId="77777777" w:rsidR="003255D4" w:rsidRPr="003255D4" w:rsidRDefault="003255D4" w:rsidP="00F10968">
      <w:pPr>
        <w:rPr>
          <w:b/>
          <w:i/>
          <w:iCs/>
          <w:sz w:val="20"/>
          <w:szCs w:val="28"/>
        </w:rPr>
      </w:pPr>
      <w:r w:rsidRPr="003255D4">
        <w:rPr>
          <w:b/>
          <w:i/>
          <w:iCs/>
          <w:sz w:val="20"/>
          <w:szCs w:val="28"/>
        </w:rPr>
        <w:t>Για τίτλους κεφαλαίων</w:t>
      </w:r>
    </w:p>
    <w:p w14:paraId="1DC8AAEF" w14:textId="77777777" w:rsidR="003255D4" w:rsidRPr="003255D4" w:rsidRDefault="003255D4" w:rsidP="00F10968">
      <w:pPr>
        <w:numPr>
          <w:ilvl w:val="0"/>
          <w:numId w:val="32"/>
        </w:numPr>
        <w:rPr>
          <w:sz w:val="20"/>
          <w:szCs w:val="28"/>
        </w:rPr>
      </w:pPr>
      <w:r w:rsidRPr="003255D4">
        <w:rPr>
          <w:sz w:val="20"/>
          <w:szCs w:val="28"/>
        </w:rPr>
        <w:t xml:space="preserve">Γραμματοσειρά: </w:t>
      </w:r>
      <w:proofErr w:type="spellStart"/>
      <w:r w:rsidRPr="003255D4">
        <w:rPr>
          <w:sz w:val="20"/>
          <w:szCs w:val="28"/>
        </w:rPr>
        <w:t>Times</w:t>
      </w:r>
      <w:proofErr w:type="spellEnd"/>
      <w:r w:rsidRPr="003255D4">
        <w:rPr>
          <w:sz w:val="20"/>
          <w:szCs w:val="28"/>
        </w:rPr>
        <w:t xml:space="preserve"> </w:t>
      </w:r>
      <w:proofErr w:type="spellStart"/>
      <w:r w:rsidRPr="003255D4">
        <w:rPr>
          <w:sz w:val="20"/>
          <w:szCs w:val="28"/>
        </w:rPr>
        <w:t>New</w:t>
      </w:r>
      <w:proofErr w:type="spellEnd"/>
      <w:r w:rsidRPr="003255D4">
        <w:rPr>
          <w:sz w:val="20"/>
          <w:szCs w:val="28"/>
        </w:rPr>
        <w:t xml:space="preserve"> </w:t>
      </w:r>
      <w:proofErr w:type="spellStart"/>
      <w:r w:rsidRPr="003255D4">
        <w:rPr>
          <w:sz w:val="20"/>
          <w:szCs w:val="28"/>
        </w:rPr>
        <w:t>Roman</w:t>
      </w:r>
      <w:proofErr w:type="spellEnd"/>
    </w:p>
    <w:p w14:paraId="36525EBA" w14:textId="77777777" w:rsidR="003255D4" w:rsidRPr="003255D4" w:rsidRDefault="003255D4" w:rsidP="00F10968">
      <w:pPr>
        <w:numPr>
          <w:ilvl w:val="0"/>
          <w:numId w:val="32"/>
        </w:numPr>
        <w:rPr>
          <w:sz w:val="20"/>
          <w:szCs w:val="28"/>
        </w:rPr>
      </w:pPr>
      <w:r w:rsidRPr="003255D4">
        <w:rPr>
          <w:sz w:val="20"/>
          <w:szCs w:val="28"/>
        </w:rPr>
        <w:t>Μέγεθος γραμματοσειράς: 16pt</w:t>
      </w:r>
    </w:p>
    <w:p w14:paraId="1108DF7D" w14:textId="77777777" w:rsidR="003255D4" w:rsidRPr="003255D4" w:rsidRDefault="003255D4" w:rsidP="00F10968">
      <w:pPr>
        <w:numPr>
          <w:ilvl w:val="0"/>
          <w:numId w:val="32"/>
        </w:numPr>
        <w:rPr>
          <w:sz w:val="20"/>
          <w:szCs w:val="28"/>
        </w:rPr>
      </w:pPr>
      <w:r w:rsidRPr="003255D4">
        <w:rPr>
          <w:sz w:val="20"/>
          <w:szCs w:val="28"/>
        </w:rPr>
        <w:t>Στυλ: Έντονο</w:t>
      </w:r>
    </w:p>
    <w:p w14:paraId="1C7270B1" w14:textId="77777777" w:rsidR="003255D4" w:rsidRPr="003255D4" w:rsidRDefault="003255D4" w:rsidP="00F10968">
      <w:pPr>
        <w:numPr>
          <w:ilvl w:val="0"/>
          <w:numId w:val="32"/>
        </w:numPr>
        <w:rPr>
          <w:sz w:val="20"/>
          <w:szCs w:val="28"/>
        </w:rPr>
      </w:pPr>
      <w:r w:rsidRPr="003255D4">
        <w:rPr>
          <w:sz w:val="20"/>
          <w:szCs w:val="28"/>
        </w:rPr>
        <w:t>Στοίχιση: Αριστερή</w:t>
      </w:r>
    </w:p>
    <w:p w14:paraId="6D59E534" w14:textId="77777777" w:rsidR="003255D4" w:rsidRPr="003255D4" w:rsidRDefault="003255D4" w:rsidP="00F10968">
      <w:pPr>
        <w:numPr>
          <w:ilvl w:val="0"/>
          <w:numId w:val="32"/>
        </w:numPr>
        <w:rPr>
          <w:sz w:val="20"/>
          <w:szCs w:val="28"/>
        </w:rPr>
      </w:pPr>
      <w:r w:rsidRPr="003255D4">
        <w:rPr>
          <w:sz w:val="20"/>
          <w:szCs w:val="28"/>
        </w:rPr>
        <w:t>Απόσταση πριν 0pt και μετά 18pt</w:t>
      </w:r>
    </w:p>
    <w:p w14:paraId="2CBAF0DB" w14:textId="77777777" w:rsidR="003255D4" w:rsidRPr="003255D4" w:rsidRDefault="003255D4" w:rsidP="00F10968">
      <w:pPr>
        <w:numPr>
          <w:ilvl w:val="0"/>
          <w:numId w:val="32"/>
        </w:numPr>
        <w:rPr>
          <w:sz w:val="20"/>
          <w:szCs w:val="28"/>
        </w:rPr>
      </w:pPr>
      <w:r w:rsidRPr="003255D4">
        <w:rPr>
          <w:sz w:val="20"/>
          <w:szCs w:val="28"/>
        </w:rPr>
        <w:t>Αρίθμηση: 1, 2, κοκ</w:t>
      </w:r>
    </w:p>
    <w:p w14:paraId="1AB6C9DE" w14:textId="77777777" w:rsidR="003255D4" w:rsidRPr="003255D4" w:rsidRDefault="003255D4" w:rsidP="00F10968">
      <w:pPr>
        <w:rPr>
          <w:sz w:val="20"/>
          <w:szCs w:val="28"/>
        </w:rPr>
      </w:pPr>
    </w:p>
    <w:p w14:paraId="716B07FC" w14:textId="77777777" w:rsidR="003255D4" w:rsidRPr="003255D4" w:rsidRDefault="003255D4" w:rsidP="00F10968">
      <w:pPr>
        <w:rPr>
          <w:b/>
          <w:i/>
          <w:iCs/>
          <w:sz w:val="20"/>
          <w:szCs w:val="28"/>
        </w:rPr>
      </w:pPr>
      <w:r w:rsidRPr="003255D4">
        <w:rPr>
          <w:b/>
          <w:i/>
          <w:iCs/>
          <w:sz w:val="20"/>
          <w:szCs w:val="28"/>
        </w:rPr>
        <w:t>Για τίτλους ενοτήτων</w:t>
      </w:r>
    </w:p>
    <w:p w14:paraId="321E538C" w14:textId="77777777" w:rsidR="003255D4" w:rsidRPr="003255D4" w:rsidRDefault="003255D4" w:rsidP="00F10968">
      <w:pPr>
        <w:numPr>
          <w:ilvl w:val="0"/>
          <w:numId w:val="36"/>
        </w:numPr>
        <w:rPr>
          <w:sz w:val="20"/>
          <w:szCs w:val="28"/>
        </w:rPr>
      </w:pPr>
      <w:r w:rsidRPr="003255D4">
        <w:rPr>
          <w:sz w:val="20"/>
          <w:szCs w:val="28"/>
        </w:rPr>
        <w:t xml:space="preserve">Γραμματοσειρά: </w:t>
      </w:r>
      <w:proofErr w:type="spellStart"/>
      <w:r w:rsidRPr="003255D4">
        <w:rPr>
          <w:sz w:val="20"/>
          <w:szCs w:val="28"/>
        </w:rPr>
        <w:t>Times</w:t>
      </w:r>
      <w:proofErr w:type="spellEnd"/>
      <w:r w:rsidRPr="003255D4">
        <w:rPr>
          <w:sz w:val="20"/>
          <w:szCs w:val="28"/>
        </w:rPr>
        <w:t xml:space="preserve"> </w:t>
      </w:r>
      <w:proofErr w:type="spellStart"/>
      <w:r w:rsidRPr="003255D4">
        <w:rPr>
          <w:sz w:val="20"/>
          <w:szCs w:val="28"/>
        </w:rPr>
        <w:t>New</w:t>
      </w:r>
      <w:proofErr w:type="spellEnd"/>
      <w:r w:rsidRPr="003255D4">
        <w:rPr>
          <w:sz w:val="20"/>
          <w:szCs w:val="28"/>
        </w:rPr>
        <w:t xml:space="preserve"> </w:t>
      </w:r>
      <w:proofErr w:type="spellStart"/>
      <w:r w:rsidRPr="003255D4">
        <w:rPr>
          <w:sz w:val="20"/>
          <w:szCs w:val="28"/>
        </w:rPr>
        <w:t>Roman</w:t>
      </w:r>
      <w:proofErr w:type="spellEnd"/>
    </w:p>
    <w:p w14:paraId="5077E538" w14:textId="77777777" w:rsidR="003255D4" w:rsidRPr="003255D4" w:rsidRDefault="003255D4" w:rsidP="00F10968">
      <w:pPr>
        <w:numPr>
          <w:ilvl w:val="0"/>
          <w:numId w:val="36"/>
        </w:numPr>
        <w:rPr>
          <w:sz w:val="20"/>
          <w:szCs w:val="28"/>
        </w:rPr>
      </w:pPr>
      <w:r w:rsidRPr="003255D4">
        <w:rPr>
          <w:sz w:val="20"/>
          <w:szCs w:val="28"/>
        </w:rPr>
        <w:t>Μέγεθος γραμματοσειράς: 14pt</w:t>
      </w:r>
    </w:p>
    <w:p w14:paraId="22A17A80" w14:textId="77777777" w:rsidR="003255D4" w:rsidRPr="003255D4" w:rsidRDefault="003255D4" w:rsidP="00F10968">
      <w:pPr>
        <w:numPr>
          <w:ilvl w:val="0"/>
          <w:numId w:val="36"/>
        </w:numPr>
        <w:rPr>
          <w:sz w:val="20"/>
          <w:szCs w:val="28"/>
        </w:rPr>
      </w:pPr>
      <w:r w:rsidRPr="003255D4">
        <w:rPr>
          <w:sz w:val="20"/>
          <w:szCs w:val="28"/>
        </w:rPr>
        <w:t>Στυλ: Έντονο</w:t>
      </w:r>
      <w:bookmarkStart w:id="41" w:name="_Toc515902629"/>
      <w:bookmarkEnd w:id="40"/>
      <w:bookmarkEnd w:id="41"/>
    </w:p>
    <w:p w14:paraId="27E53C38" w14:textId="77777777" w:rsidR="003255D4" w:rsidRPr="003255D4" w:rsidRDefault="003255D4" w:rsidP="00F10968">
      <w:pPr>
        <w:numPr>
          <w:ilvl w:val="0"/>
          <w:numId w:val="36"/>
        </w:numPr>
        <w:rPr>
          <w:sz w:val="20"/>
          <w:szCs w:val="28"/>
        </w:rPr>
      </w:pPr>
      <w:r w:rsidRPr="003255D4">
        <w:rPr>
          <w:sz w:val="20"/>
          <w:szCs w:val="28"/>
        </w:rPr>
        <w:t>Στοίχιση: Αριστερή</w:t>
      </w:r>
    </w:p>
    <w:p w14:paraId="20440145" w14:textId="77777777" w:rsidR="003255D4" w:rsidRPr="003255D4" w:rsidRDefault="003255D4" w:rsidP="00F10968">
      <w:pPr>
        <w:numPr>
          <w:ilvl w:val="0"/>
          <w:numId w:val="36"/>
        </w:numPr>
        <w:rPr>
          <w:sz w:val="20"/>
          <w:szCs w:val="28"/>
        </w:rPr>
      </w:pPr>
      <w:r w:rsidRPr="003255D4">
        <w:rPr>
          <w:sz w:val="20"/>
          <w:szCs w:val="28"/>
        </w:rPr>
        <w:t>Απόσταση πριν 0pt και μετά 12pt</w:t>
      </w:r>
    </w:p>
    <w:p w14:paraId="6BF16E22" w14:textId="77777777" w:rsidR="003255D4" w:rsidRPr="003255D4" w:rsidRDefault="003255D4" w:rsidP="00F10968">
      <w:pPr>
        <w:numPr>
          <w:ilvl w:val="0"/>
          <w:numId w:val="36"/>
        </w:numPr>
        <w:rPr>
          <w:sz w:val="20"/>
          <w:szCs w:val="28"/>
        </w:rPr>
      </w:pPr>
      <w:r w:rsidRPr="003255D4">
        <w:rPr>
          <w:sz w:val="20"/>
          <w:szCs w:val="28"/>
        </w:rPr>
        <w:t>Αρίθμηση: 1.1, 1.2, κοκ</w:t>
      </w:r>
    </w:p>
    <w:p w14:paraId="281B05CA" w14:textId="77777777" w:rsidR="003255D4" w:rsidRPr="003255D4" w:rsidRDefault="003255D4" w:rsidP="00F10968">
      <w:pPr>
        <w:rPr>
          <w:sz w:val="20"/>
          <w:szCs w:val="28"/>
        </w:rPr>
      </w:pPr>
    </w:p>
    <w:p w14:paraId="2FB9DE8A" w14:textId="77777777" w:rsidR="003255D4" w:rsidRPr="003255D4" w:rsidRDefault="003255D4" w:rsidP="00F10968">
      <w:pPr>
        <w:rPr>
          <w:b/>
          <w:i/>
          <w:iCs/>
          <w:sz w:val="20"/>
          <w:szCs w:val="28"/>
        </w:rPr>
      </w:pPr>
      <w:r w:rsidRPr="003255D4">
        <w:rPr>
          <w:b/>
          <w:i/>
          <w:iCs/>
          <w:sz w:val="20"/>
          <w:szCs w:val="28"/>
        </w:rPr>
        <w:t xml:space="preserve">Για τίτλους </w:t>
      </w:r>
      <w:proofErr w:type="spellStart"/>
      <w:r w:rsidRPr="003255D4">
        <w:rPr>
          <w:b/>
          <w:i/>
          <w:iCs/>
          <w:sz w:val="20"/>
          <w:szCs w:val="28"/>
        </w:rPr>
        <w:t>υποενοτήτων</w:t>
      </w:r>
      <w:proofErr w:type="spellEnd"/>
      <w:r w:rsidRPr="003255D4">
        <w:rPr>
          <w:b/>
          <w:i/>
          <w:iCs/>
          <w:sz w:val="20"/>
          <w:szCs w:val="28"/>
        </w:rPr>
        <w:t xml:space="preserve"> 1ου επιπέδου</w:t>
      </w:r>
    </w:p>
    <w:p w14:paraId="089B2AE7" w14:textId="77777777" w:rsidR="003255D4" w:rsidRPr="003255D4" w:rsidRDefault="003255D4" w:rsidP="00F10968">
      <w:pPr>
        <w:numPr>
          <w:ilvl w:val="0"/>
          <w:numId w:val="39"/>
        </w:numPr>
        <w:rPr>
          <w:sz w:val="20"/>
          <w:szCs w:val="28"/>
        </w:rPr>
      </w:pPr>
      <w:r w:rsidRPr="003255D4">
        <w:rPr>
          <w:sz w:val="20"/>
          <w:szCs w:val="28"/>
        </w:rPr>
        <w:lastRenderedPageBreak/>
        <w:t xml:space="preserve">Γραμματοσειρά: </w:t>
      </w:r>
      <w:proofErr w:type="spellStart"/>
      <w:r w:rsidRPr="003255D4">
        <w:rPr>
          <w:sz w:val="20"/>
          <w:szCs w:val="28"/>
        </w:rPr>
        <w:t>Times</w:t>
      </w:r>
      <w:proofErr w:type="spellEnd"/>
      <w:r w:rsidRPr="003255D4">
        <w:rPr>
          <w:sz w:val="20"/>
          <w:szCs w:val="28"/>
        </w:rPr>
        <w:t xml:space="preserve"> </w:t>
      </w:r>
      <w:proofErr w:type="spellStart"/>
      <w:r w:rsidRPr="003255D4">
        <w:rPr>
          <w:sz w:val="20"/>
          <w:szCs w:val="28"/>
        </w:rPr>
        <w:t>New</w:t>
      </w:r>
      <w:proofErr w:type="spellEnd"/>
      <w:r w:rsidRPr="003255D4">
        <w:rPr>
          <w:sz w:val="20"/>
          <w:szCs w:val="28"/>
        </w:rPr>
        <w:t xml:space="preserve"> </w:t>
      </w:r>
      <w:proofErr w:type="spellStart"/>
      <w:r w:rsidRPr="003255D4">
        <w:rPr>
          <w:sz w:val="20"/>
          <w:szCs w:val="28"/>
        </w:rPr>
        <w:t>Roman</w:t>
      </w:r>
      <w:proofErr w:type="spellEnd"/>
    </w:p>
    <w:p w14:paraId="43C9A06E" w14:textId="77777777" w:rsidR="003255D4" w:rsidRPr="003255D4" w:rsidRDefault="003255D4" w:rsidP="00F10968">
      <w:pPr>
        <w:numPr>
          <w:ilvl w:val="0"/>
          <w:numId w:val="39"/>
        </w:numPr>
        <w:rPr>
          <w:sz w:val="20"/>
          <w:szCs w:val="28"/>
        </w:rPr>
      </w:pPr>
      <w:r w:rsidRPr="003255D4">
        <w:rPr>
          <w:sz w:val="20"/>
          <w:szCs w:val="28"/>
        </w:rPr>
        <w:t>Μέγεθος γραμματοσειράς: 12pt</w:t>
      </w:r>
    </w:p>
    <w:p w14:paraId="291C84DD" w14:textId="77777777" w:rsidR="003255D4" w:rsidRPr="003255D4" w:rsidRDefault="003255D4" w:rsidP="00F10968">
      <w:pPr>
        <w:numPr>
          <w:ilvl w:val="0"/>
          <w:numId w:val="39"/>
        </w:numPr>
        <w:rPr>
          <w:sz w:val="20"/>
          <w:szCs w:val="28"/>
        </w:rPr>
      </w:pPr>
      <w:r w:rsidRPr="003255D4">
        <w:rPr>
          <w:sz w:val="20"/>
          <w:szCs w:val="28"/>
        </w:rPr>
        <w:t>Στυλ: Έντονο</w:t>
      </w:r>
    </w:p>
    <w:p w14:paraId="4621D126" w14:textId="77777777" w:rsidR="003255D4" w:rsidRPr="003255D4" w:rsidRDefault="003255D4" w:rsidP="00F10968">
      <w:pPr>
        <w:numPr>
          <w:ilvl w:val="0"/>
          <w:numId w:val="39"/>
        </w:numPr>
        <w:rPr>
          <w:sz w:val="20"/>
          <w:szCs w:val="28"/>
        </w:rPr>
      </w:pPr>
      <w:r w:rsidRPr="003255D4">
        <w:rPr>
          <w:sz w:val="20"/>
          <w:szCs w:val="28"/>
        </w:rPr>
        <w:t>Στοίχιση: Αριστερή</w:t>
      </w:r>
    </w:p>
    <w:p w14:paraId="1A6187DB" w14:textId="77777777" w:rsidR="003255D4" w:rsidRPr="003255D4" w:rsidRDefault="003255D4" w:rsidP="00F10968">
      <w:pPr>
        <w:numPr>
          <w:ilvl w:val="0"/>
          <w:numId w:val="39"/>
        </w:numPr>
        <w:rPr>
          <w:sz w:val="20"/>
          <w:szCs w:val="28"/>
        </w:rPr>
      </w:pPr>
      <w:proofErr w:type="spellStart"/>
      <w:r w:rsidRPr="003255D4">
        <w:rPr>
          <w:sz w:val="20"/>
          <w:szCs w:val="28"/>
        </w:rPr>
        <w:t>Aπόσταση</w:t>
      </w:r>
      <w:proofErr w:type="spellEnd"/>
      <w:r w:rsidRPr="003255D4">
        <w:rPr>
          <w:sz w:val="20"/>
          <w:szCs w:val="28"/>
        </w:rPr>
        <w:t xml:space="preserve"> πριν 0pt και μετά 6pt</w:t>
      </w:r>
    </w:p>
    <w:p w14:paraId="2AA5A95D" w14:textId="77777777" w:rsidR="003255D4" w:rsidRPr="00681560" w:rsidRDefault="003255D4" w:rsidP="00F10968">
      <w:pPr>
        <w:numPr>
          <w:ilvl w:val="0"/>
          <w:numId w:val="39"/>
        </w:numPr>
        <w:rPr>
          <w:sz w:val="20"/>
          <w:szCs w:val="28"/>
        </w:rPr>
      </w:pPr>
      <w:r w:rsidRPr="003255D4">
        <w:rPr>
          <w:sz w:val="20"/>
          <w:szCs w:val="28"/>
        </w:rPr>
        <w:t>Αρίθμηση: 1.1.1, 1.1.2, κοκ</w:t>
      </w:r>
    </w:p>
    <w:p w14:paraId="305F0F3B" w14:textId="77777777" w:rsidR="003255D4" w:rsidRPr="003255D4" w:rsidRDefault="003255D4" w:rsidP="00F10968">
      <w:pPr>
        <w:rPr>
          <w:b/>
          <w:i/>
          <w:iCs/>
          <w:sz w:val="20"/>
          <w:szCs w:val="28"/>
        </w:rPr>
      </w:pPr>
      <w:r w:rsidRPr="003255D4">
        <w:rPr>
          <w:b/>
          <w:i/>
          <w:iCs/>
          <w:sz w:val="20"/>
          <w:szCs w:val="28"/>
        </w:rPr>
        <w:t xml:space="preserve">Για τίτλους </w:t>
      </w:r>
      <w:proofErr w:type="spellStart"/>
      <w:r w:rsidRPr="003255D4">
        <w:rPr>
          <w:b/>
          <w:i/>
          <w:iCs/>
          <w:sz w:val="20"/>
          <w:szCs w:val="28"/>
        </w:rPr>
        <w:t>υποενοτήτων</w:t>
      </w:r>
      <w:proofErr w:type="spellEnd"/>
      <w:r w:rsidRPr="003255D4">
        <w:rPr>
          <w:b/>
          <w:i/>
          <w:iCs/>
          <w:sz w:val="20"/>
          <w:szCs w:val="28"/>
        </w:rPr>
        <w:t xml:space="preserve"> 2ου επιπέδου</w:t>
      </w:r>
    </w:p>
    <w:p w14:paraId="49D817FC" w14:textId="77777777" w:rsidR="003255D4" w:rsidRPr="003255D4" w:rsidRDefault="003255D4" w:rsidP="00F10968">
      <w:pPr>
        <w:numPr>
          <w:ilvl w:val="0"/>
          <w:numId w:val="42"/>
        </w:numPr>
        <w:rPr>
          <w:sz w:val="20"/>
          <w:szCs w:val="28"/>
        </w:rPr>
      </w:pPr>
      <w:r w:rsidRPr="003255D4">
        <w:rPr>
          <w:sz w:val="20"/>
          <w:szCs w:val="28"/>
        </w:rPr>
        <w:t xml:space="preserve">Γραμματοσειρά: </w:t>
      </w:r>
      <w:proofErr w:type="spellStart"/>
      <w:r w:rsidRPr="003255D4">
        <w:rPr>
          <w:sz w:val="20"/>
          <w:szCs w:val="28"/>
        </w:rPr>
        <w:t>Times</w:t>
      </w:r>
      <w:proofErr w:type="spellEnd"/>
      <w:r w:rsidRPr="003255D4">
        <w:rPr>
          <w:sz w:val="20"/>
          <w:szCs w:val="28"/>
        </w:rPr>
        <w:t xml:space="preserve"> </w:t>
      </w:r>
      <w:proofErr w:type="spellStart"/>
      <w:r w:rsidRPr="003255D4">
        <w:rPr>
          <w:sz w:val="20"/>
          <w:szCs w:val="28"/>
        </w:rPr>
        <w:t>New</w:t>
      </w:r>
      <w:proofErr w:type="spellEnd"/>
      <w:r w:rsidRPr="003255D4">
        <w:rPr>
          <w:sz w:val="20"/>
          <w:szCs w:val="28"/>
        </w:rPr>
        <w:t xml:space="preserve"> </w:t>
      </w:r>
      <w:proofErr w:type="spellStart"/>
      <w:r w:rsidRPr="003255D4">
        <w:rPr>
          <w:sz w:val="20"/>
          <w:szCs w:val="28"/>
        </w:rPr>
        <w:t>Roman</w:t>
      </w:r>
      <w:proofErr w:type="spellEnd"/>
    </w:p>
    <w:p w14:paraId="021CF851" w14:textId="77777777" w:rsidR="003255D4" w:rsidRPr="003255D4" w:rsidRDefault="003255D4" w:rsidP="00F10968">
      <w:pPr>
        <w:numPr>
          <w:ilvl w:val="0"/>
          <w:numId w:val="42"/>
        </w:numPr>
        <w:rPr>
          <w:sz w:val="20"/>
          <w:szCs w:val="28"/>
        </w:rPr>
      </w:pPr>
      <w:r w:rsidRPr="003255D4">
        <w:rPr>
          <w:sz w:val="20"/>
          <w:szCs w:val="28"/>
        </w:rPr>
        <w:t>Μέγεθος γραμματοσειράς: 12pt</w:t>
      </w:r>
    </w:p>
    <w:p w14:paraId="2C6EDFC4" w14:textId="77777777" w:rsidR="003255D4" w:rsidRPr="003255D4" w:rsidRDefault="003255D4" w:rsidP="00F10968">
      <w:pPr>
        <w:numPr>
          <w:ilvl w:val="0"/>
          <w:numId w:val="42"/>
        </w:numPr>
        <w:rPr>
          <w:sz w:val="20"/>
          <w:szCs w:val="28"/>
        </w:rPr>
      </w:pPr>
      <w:r w:rsidRPr="003255D4">
        <w:rPr>
          <w:sz w:val="20"/>
          <w:szCs w:val="28"/>
        </w:rPr>
        <w:t>Στυλ: Έντονο, Πλαγιαστό</w:t>
      </w:r>
    </w:p>
    <w:p w14:paraId="348B3FB8" w14:textId="77777777" w:rsidR="003255D4" w:rsidRPr="003255D4" w:rsidRDefault="003255D4" w:rsidP="00F10968">
      <w:pPr>
        <w:numPr>
          <w:ilvl w:val="0"/>
          <w:numId w:val="42"/>
        </w:numPr>
        <w:rPr>
          <w:sz w:val="20"/>
          <w:szCs w:val="28"/>
        </w:rPr>
      </w:pPr>
      <w:r w:rsidRPr="003255D4">
        <w:rPr>
          <w:sz w:val="20"/>
          <w:szCs w:val="28"/>
        </w:rPr>
        <w:t>Στοίχιση: Αριστερή</w:t>
      </w:r>
    </w:p>
    <w:p w14:paraId="5D183455" w14:textId="77777777" w:rsidR="003255D4" w:rsidRPr="003255D4" w:rsidRDefault="003255D4" w:rsidP="00F10968">
      <w:pPr>
        <w:numPr>
          <w:ilvl w:val="0"/>
          <w:numId w:val="42"/>
        </w:numPr>
        <w:rPr>
          <w:sz w:val="20"/>
          <w:szCs w:val="28"/>
        </w:rPr>
      </w:pPr>
      <w:r w:rsidRPr="003255D4">
        <w:rPr>
          <w:sz w:val="20"/>
          <w:szCs w:val="28"/>
        </w:rPr>
        <w:t>Απόσταση πριν 0pt και μετά 6pt</w:t>
      </w:r>
    </w:p>
    <w:p w14:paraId="049C8D74" w14:textId="77777777" w:rsidR="003255D4" w:rsidRPr="003255D4" w:rsidRDefault="003255D4" w:rsidP="00F10968">
      <w:pPr>
        <w:numPr>
          <w:ilvl w:val="0"/>
          <w:numId w:val="42"/>
        </w:numPr>
        <w:rPr>
          <w:sz w:val="20"/>
          <w:szCs w:val="28"/>
        </w:rPr>
      </w:pPr>
      <w:r w:rsidRPr="003255D4">
        <w:rPr>
          <w:sz w:val="20"/>
          <w:szCs w:val="28"/>
        </w:rPr>
        <w:t>Αρίθμηση: καμία</w:t>
      </w:r>
    </w:p>
    <w:p w14:paraId="04EB5630" w14:textId="77777777" w:rsidR="003255D4" w:rsidRPr="003255D4" w:rsidRDefault="003255D4" w:rsidP="00F10968">
      <w:pPr>
        <w:rPr>
          <w:sz w:val="20"/>
          <w:szCs w:val="28"/>
        </w:rPr>
      </w:pPr>
    </w:p>
    <w:p w14:paraId="53562802" w14:textId="77777777" w:rsidR="003255D4" w:rsidRPr="003255D4" w:rsidRDefault="003255D4" w:rsidP="00F10968">
      <w:pPr>
        <w:rPr>
          <w:b/>
          <w:sz w:val="20"/>
          <w:szCs w:val="28"/>
          <w:lang w:val="en-US"/>
        </w:rPr>
      </w:pPr>
      <w:proofErr w:type="spellStart"/>
      <w:r w:rsidRPr="003255D4">
        <w:rPr>
          <w:b/>
          <w:sz w:val="20"/>
          <w:szCs w:val="28"/>
          <w:lang w:val="en-US"/>
        </w:rPr>
        <w:t>Κείμενο</w:t>
      </w:r>
      <w:proofErr w:type="spellEnd"/>
    </w:p>
    <w:p w14:paraId="2B49B3E3" w14:textId="77777777" w:rsidR="003255D4" w:rsidRPr="003255D4" w:rsidRDefault="003255D4" w:rsidP="00F10968">
      <w:pPr>
        <w:numPr>
          <w:ilvl w:val="0"/>
          <w:numId w:val="45"/>
        </w:numPr>
        <w:rPr>
          <w:sz w:val="20"/>
          <w:szCs w:val="28"/>
        </w:rPr>
      </w:pPr>
      <w:r w:rsidRPr="003255D4">
        <w:rPr>
          <w:sz w:val="20"/>
          <w:szCs w:val="28"/>
        </w:rPr>
        <w:t xml:space="preserve">Γραμματοσειρά: </w:t>
      </w:r>
      <w:proofErr w:type="spellStart"/>
      <w:r w:rsidRPr="003255D4">
        <w:rPr>
          <w:sz w:val="20"/>
          <w:szCs w:val="28"/>
        </w:rPr>
        <w:t>Times</w:t>
      </w:r>
      <w:proofErr w:type="spellEnd"/>
      <w:r w:rsidRPr="003255D4">
        <w:rPr>
          <w:sz w:val="20"/>
          <w:szCs w:val="28"/>
        </w:rPr>
        <w:t xml:space="preserve"> </w:t>
      </w:r>
      <w:proofErr w:type="spellStart"/>
      <w:r w:rsidRPr="003255D4">
        <w:rPr>
          <w:sz w:val="20"/>
          <w:szCs w:val="28"/>
        </w:rPr>
        <w:t>New</w:t>
      </w:r>
      <w:proofErr w:type="spellEnd"/>
      <w:r w:rsidRPr="003255D4">
        <w:rPr>
          <w:sz w:val="20"/>
          <w:szCs w:val="28"/>
        </w:rPr>
        <w:t xml:space="preserve"> </w:t>
      </w:r>
      <w:proofErr w:type="spellStart"/>
      <w:r w:rsidRPr="003255D4">
        <w:rPr>
          <w:sz w:val="20"/>
          <w:szCs w:val="28"/>
        </w:rPr>
        <w:t>Roman</w:t>
      </w:r>
      <w:proofErr w:type="spellEnd"/>
    </w:p>
    <w:p w14:paraId="4586D92A" w14:textId="77777777" w:rsidR="003255D4" w:rsidRPr="003255D4" w:rsidRDefault="003255D4" w:rsidP="00F10968">
      <w:pPr>
        <w:numPr>
          <w:ilvl w:val="0"/>
          <w:numId w:val="45"/>
        </w:numPr>
        <w:rPr>
          <w:sz w:val="20"/>
          <w:szCs w:val="28"/>
        </w:rPr>
      </w:pPr>
      <w:r w:rsidRPr="003255D4">
        <w:rPr>
          <w:sz w:val="20"/>
          <w:szCs w:val="28"/>
        </w:rPr>
        <w:t>Μέγεθος γραμματοσειράς: 12pt</w:t>
      </w:r>
    </w:p>
    <w:p w14:paraId="614607F5" w14:textId="77777777" w:rsidR="003255D4" w:rsidRPr="003255D4" w:rsidRDefault="003255D4" w:rsidP="00F10968">
      <w:pPr>
        <w:numPr>
          <w:ilvl w:val="0"/>
          <w:numId w:val="45"/>
        </w:numPr>
        <w:rPr>
          <w:sz w:val="20"/>
          <w:szCs w:val="28"/>
        </w:rPr>
      </w:pPr>
      <w:r w:rsidRPr="003255D4">
        <w:rPr>
          <w:sz w:val="20"/>
          <w:szCs w:val="28"/>
        </w:rPr>
        <w:t>Στυλ: Κανονικό</w:t>
      </w:r>
    </w:p>
    <w:p w14:paraId="56AC2AD4" w14:textId="77777777" w:rsidR="003255D4" w:rsidRPr="003255D4" w:rsidRDefault="003255D4" w:rsidP="00F10968">
      <w:pPr>
        <w:numPr>
          <w:ilvl w:val="0"/>
          <w:numId w:val="45"/>
        </w:numPr>
        <w:rPr>
          <w:sz w:val="20"/>
          <w:szCs w:val="28"/>
        </w:rPr>
      </w:pPr>
      <w:r w:rsidRPr="003255D4">
        <w:rPr>
          <w:sz w:val="20"/>
          <w:szCs w:val="28"/>
        </w:rPr>
        <w:t>Στοίχιση: Πλήρης</w:t>
      </w:r>
    </w:p>
    <w:p w14:paraId="25F3E547" w14:textId="77777777" w:rsidR="003255D4" w:rsidRPr="003255D4" w:rsidRDefault="003255D4" w:rsidP="00F10968">
      <w:pPr>
        <w:numPr>
          <w:ilvl w:val="0"/>
          <w:numId w:val="45"/>
        </w:numPr>
        <w:rPr>
          <w:sz w:val="20"/>
          <w:szCs w:val="28"/>
        </w:rPr>
      </w:pPr>
      <w:r w:rsidRPr="003255D4">
        <w:rPr>
          <w:sz w:val="20"/>
          <w:szCs w:val="28"/>
        </w:rPr>
        <w:t>Διάστιχο: 1,5</w:t>
      </w:r>
    </w:p>
    <w:p w14:paraId="18AF9B9A" w14:textId="77777777" w:rsidR="003255D4" w:rsidRPr="003255D4" w:rsidRDefault="003255D4" w:rsidP="00F10968">
      <w:pPr>
        <w:rPr>
          <w:sz w:val="20"/>
          <w:szCs w:val="28"/>
        </w:rPr>
      </w:pPr>
    </w:p>
    <w:p w14:paraId="23F12F60" w14:textId="77777777" w:rsidR="003255D4" w:rsidRPr="003255D4" w:rsidRDefault="003255D4" w:rsidP="00F10968">
      <w:pPr>
        <w:rPr>
          <w:b/>
          <w:sz w:val="20"/>
          <w:szCs w:val="28"/>
          <w:lang w:val="en-US"/>
        </w:rPr>
      </w:pPr>
      <w:r w:rsidRPr="003255D4">
        <w:rPr>
          <w:b/>
          <w:sz w:val="20"/>
          <w:szCs w:val="28"/>
          <w:lang w:val="en-US"/>
        </w:rPr>
        <w:t>Πα</w:t>
      </w:r>
      <w:proofErr w:type="spellStart"/>
      <w:r w:rsidRPr="003255D4">
        <w:rPr>
          <w:b/>
          <w:sz w:val="20"/>
          <w:szCs w:val="28"/>
          <w:lang w:val="en-US"/>
        </w:rPr>
        <w:t>ράγρ</w:t>
      </w:r>
      <w:proofErr w:type="spellEnd"/>
      <w:r w:rsidRPr="003255D4">
        <w:rPr>
          <w:b/>
          <w:sz w:val="20"/>
          <w:szCs w:val="28"/>
          <w:lang w:val="en-US"/>
        </w:rPr>
        <w:t xml:space="preserve">αφος </w:t>
      </w:r>
    </w:p>
    <w:p w14:paraId="76B333D6" w14:textId="77777777" w:rsidR="003255D4" w:rsidRPr="003255D4" w:rsidRDefault="003255D4" w:rsidP="00F10968">
      <w:pPr>
        <w:rPr>
          <w:sz w:val="20"/>
          <w:szCs w:val="28"/>
        </w:rPr>
      </w:pPr>
      <w:r w:rsidRPr="003255D4">
        <w:rPr>
          <w:sz w:val="20"/>
          <w:szCs w:val="28"/>
        </w:rPr>
        <w:t>Η κάθε παράγραφος θα πρέπει να ξεκινά σε νέα γραμμή, χωρίς να αφήνεται εσοχή. Η απόσταση πριν την παράγραφο είναι 0pt και μετά την παράγραφο είναι 6pt.</w:t>
      </w:r>
    </w:p>
    <w:p w14:paraId="53D8A143" w14:textId="77777777" w:rsidR="003255D4" w:rsidRPr="003255D4" w:rsidRDefault="003255D4" w:rsidP="00F10968">
      <w:pPr>
        <w:rPr>
          <w:sz w:val="20"/>
          <w:szCs w:val="28"/>
        </w:rPr>
      </w:pPr>
      <w:r w:rsidRPr="003255D4">
        <w:rPr>
          <w:sz w:val="20"/>
          <w:szCs w:val="28"/>
        </w:rPr>
        <w:t xml:space="preserve">Πριν την έναρξη ενότητας, να αφήνονται δύο κενές γραμμές ενώ πριν την έναρξη </w:t>
      </w:r>
      <w:proofErr w:type="spellStart"/>
      <w:r w:rsidRPr="003255D4">
        <w:rPr>
          <w:sz w:val="20"/>
          <w:szCs w:val="28"/>
        </w:rPr>
        <w:t>υποενότητας</w:t>
      </w:r>
      <w:proofErr w:type="spellEnd"/>
      <w:r w:rsidRPr="003255D4">
        <w:rPr>
          <w:sz w:val="20"/>
          <w:szCs w:val="28"/>
        </w:rPr>
        <w:t xml:space="preserve"> 1ου και 2ου επιπέδου, να αφήνεται μία κενή γραμμή</w:t>
      </w:r>
    </w:p>
    <w:p w14:paraId="60DA57E1" w14:textId="77777777" w:rsidR="004E47D2" w:rsidRDefault="004E47D2" w:rsidP="00F10968">
      <w:pPr>
        <w:spacing w:after="0"/>
        <w:jc w:val="left"/>
        <w:rPr>
          <w:b/>
          <w:bCs/>
          <w:szCs w:val="28"/>
        </w:rPr>
      </w:pPr>
      <w:r>
        <w:rPr>
          <w:b/>
          <w:bCs/>
          <w:szCs w:val="28"/>
        </w:rPr>
        <w:br w:type="page"/>
      </w:r>
    </w:p>
    <w:p w14:paraId="336A4EBF" w14:textId="77777777" w:rsidR="007318FF" w:rsidRDefault="007318FF" w:rsidP="00F10968">
      <w:pPr>
        <w:jc w:val="center"/>
        <w:rPr>
          <w:b/>
          <w:szCs w:val="28"/>
        </w:rPr>
      </w:pPr>
      <w:r w:rsidRPr="007318FF">
        <w:rPr>
          <w:b/>
          <w:bCs/>
          <w:szCs w:val="28"/>
        </w:rPr>
        <w:lastRenderedPageBreak/>
        <w:t>Ο</w:t>
      </w:r>
      <w:r>
        <w:rPr>
          <w:b/>
          <w:bCs/>
          <w:szCs w:val="28"/>
        </w:rPr>
        <w:t>Δ</w:t>
      </w:r>
      <w:r w:rsidRPr="007318FF">
        <w:rPr>
          <w:b/>
          <w:bCs/>
          <w:szCs w:val="28"/>
        </w:rPr>
        <w:t>ΗΓΙΕΣ ΣΥΓΓΡΑΦΗΣ ΒΙΒΛΙΟΓΡΑΦΙΑΣ</w:t>
      </w:r>
    </w:p>
    <w:p w14:paraId="105BC078" w14:textId="77777777" w:rsidR="00B0741F" w:rsidRPr="007318FF" w:rsidRDefault="00B0741F" w:rsidP="00F10968">
      <w:pPr>
        <w:pStyle w:val="ae"/>
        <w:numPr>
          <w:ilvl w:val="0"/>
          <w:numId w:val="47"/>
        </w:numPr>
        <w:spacing w:line="360" w:lineRule="auto"/>
        <w:ind w:left="284" w:hanging="284"/>
        <w:rPr>
          <w:b/>
          <w:szCs w:val="28"/>
        </w:rPr>
      </w:pPr>
      <w:r w:rsidRPr="007318FF">
        <w:rPr>
          <w:b/>
          <w:szCs w:val="28"/>
        </w:rPr>
        <w:t>Αναγραφή βιβλιογραφι</w:t>
      </w:r>
      <w:r w:rsidR="00AF12CD">
        <w:rPr>
          <w:b/>
          <w:szCs w:val="28"/>
        </w:rPr>
        <w:t>κών παραπομπών μέσα στο κείμενο</w:t>
      </w:r>
    </w:p>
    <w:p w14:paraId="2AF36F39" w14:textId="77777777" w:rsidR="00B0741F" w:rsidRPr="00B0741F" w:rsidRDefault="00B0741F" w:rsidP="00F10968">
      <w:pPr>
        <w:rPr>
          <w:sz w:val="20"/>
          <w:szCs w:val="28"/>
        </w:rPr>
      </w:pPr>
      <w:r w:rsidRPr="00B0741F">
        <w:rPr>
          <w:sz w:val="20"/>
          <w:szCs w:val="28"/>
        </w:rPr>
        <w:t>Σύμφωνα με το Εγχειρίδιο δημοσίευσης εργασιών της Αμερικανικής Ψυχολογικής Εταιρίας (American</w:t>
      </w:r>
      <w:r w:rsidR="00BD308C">
        <w:rPr>
          <w:sz w:val="20"/>
          <w:szCs w:val="28"/>
        </w:rPr>
        <w:t xml:space="preserve"> </w:t>
      </w:r>
      <w:proofErr w:type="spellStart"/>
      <w:r w:rsidRPr="00B0741F">
        <w:rPr>
          <w:sz w:val="20"/>
          <w:szCs w:val="28"/>
        </w:rPr>
        <w:t>Psychological</w:t>
      </w:r>
      <w:proofErr w:type="spellEnd"/>
      <w:r w:rsidRPr="00B0741F">
        <w:rPr>
          <w:sz w:val="20"/>
          <w:szCs w:val="28"/>
        </w:rPr>
        <w:t xml:space="preserve"> Association, 1994): "ανεξάρτητα από το αν παραφραστεί ή αναφερθεί αυτούσιος ο λόγος </w:t>
      </w:r>
      <w:r w:rsidR="00BD308C">
        <w:rPr>
          <w:sz w:val="20"/>
          <w:szCs w:val="28"/>
        </w:rPr>
        <w:t xml:space="preserve">ενός </w:t>
      </w:r>
      <w:r w:rsidRPr="00B0741F">
        <w:rPr>
          <w:sz w:val="20"/>
          <w:szCs w:val="28"/>
        </w:rPr>
        <w:t>συγγραφέα, πρέπει να αναφερθεί η πηγή…”.</w:t>
      </w:r>
    </w:p>
    <w:p w14:paraId="57FE96F3" w14:textId="77777777" w:rsidR="00B0741F" w:rsidRPr="00B0741F" w:rsidRDefault="00B0741F" w:rsidP="00F10968">
      <w:pPr>
        <w:rPr>
          <w:sz w:val="20"/>
          <w:szCs w:val="28"/>
        </w:rPr>
      </w:pPr>
      <w:r w:rsidRPr="00B0741F">
        <w:rPr>
          <w:sz w:val="20"/>
          <w:szCs w:val="28"/>
        </w:rPr>
        <w:t>Για τη βιβλιογραφική παραπομπή μέσα στο κείμενο, οι απαραίτητε</w:t>
      </w:r>
      <w:r w:rsidR="00BD308C">
        <w:rPr>
          <w:sz w:val="20"/>
          <w:szCs w:val="28"/>
        </w:rPr>
        <w:t xml:space="preserve">ς πληροφορίες που χρειάζεται ο </w:t>
      </w:r>
      <w:r w:rsidRPr="00B0741F">
        <w:rPr>
          <w:sz w:val="20"/>
          <w:szCs w:val="28"/>
        </w:rPr>
        <w:t>αναγνώστης είναι το επώνυμο του συγγραφέα της ερευνητικής δουλειάς που παραθέτουμε, καθώς και η</w:t>
      </w:r>
      <w:r w:rsidR="00BD308C">
        <w:rPr>
          <w:sz w:val="20"/>
          <w:szCs w:val="28"/>
        </w:rPr>
        <w:t xml:space="preserve"> </w:t>
      </w:r>
      <w:r w:rsidRPr="00B0741F">
        <w:rPr>
          <w:sz w:val="20"/>
          <w:szCs w:val="28"/>
        </w:rPr>
        <w:t>χρονολογία δημοσίευσης αυτής της εργασίας. Ολόκληρη την παρουσίαση τ</w:t>
      </w:r>
      <w:r w:rsidR="00BD308C">
        <w:rPr>
          <w:sz w:val="20"/>
          <w:szCs w:val="28"/>
        </w:rPr>
        <w:t xml:space="preserve">ης πηγής μπορεί ο αναγνώστης να </w:t>
      </w:r>
      <w:r w:rsidRPr="00B0741F">
        <w:rPr>
          <w:sz w:val="20"/>
          <w:szCs w:val="28"/>
        </w:rPr>
        <w:t>τη βρει στο τέλος της εργασίας. Παρακάτω παρουσιάζονται διάφορες παραλλαγές αυτής της παρουσίασης,</w:t>
      </w:r>
      <w:r w:rsidR="00BD308C">
        <w:rPr>
          <w:sz w:val="20"/>
          <w:szCs w:val="28"/>
        </w:rPr>
        <w:t xml:space="preserve"> </w:t>
      </w:r>
      <w:r w:rsidRPr="00B0741F">
        <w:rPr>
          <w:sz w:val="20"/>
          <w:szCs w:val="28"/>
        </w:rPr>
        <w:t>ανάλογα με τον αριθμό των συγγραφέων μιας έρευνας.</w:t>
      </w:r>
    </w:p>
    <w:p w14:paraId="5CF1DFC9" w14:textId="77777777" w:rsidR="00BA26EA" w:rsidRDefault="00BA26EA" w:rsidP="00F10968">
      <w:pPr>
        <w:rPr>
          <w:b/>
          <w:i/>
          <w:sz w:val="20"/>
          <w:szCs w:val="28"/>
        </w:rPr>
      </w:pPr>
    </w:p>
    <w:p w14:paraId="4623175B" w14:textId="77777777" w:rsidR="00B0741F" w:rsidRPr="00BD308C" w:rsidRDefault="00B0741F" w:rsidP="00F10968">
      <w:pPr>
        <w:rPr>
          <w:b/>
          <w:i/>
          <w:sz w:val="20"/>
          <w:szCs w:val="28"/>
        </w:rPr>
      </w:pPr>
      <w:r w:rsidRPr="00BD308C">
        <w:rPr>
          <w:b/>
          <w:i/>
          <w:sz w:val="20"/>
          <w:szCs w:val="28"/>
        </w:rPr>
        <w:t>Ένας συγγραφέας</w:t>
      </w:r>
    </w:p>
    <w:p w14:paraId="4B43E921" w14:textId="77777777" w:rsidR="00B0741F" w:rsidRPr="00B0741F" w:rsidRDefault="00B0741F" w:rsidP="00F10968">
      <w:pPr>
        <w:rPr>
          <w:sz w:val="20"/>
          <w:szCs w:val="28"/>
        </w:rPr>
      </w:pPr>
      <w:r w:rsidRPr="00B0741F">
        <w:rPr>
          <w:sz w:val="20"/>
          <w:szCs w:val="28"/>
        </w:rPr>
        <w:t>Υπάρχουν δύο τρόποι παρουσίασης. Ο πρώτος αναφέρει το συγγραφέ</w:t>
      </w:r>
      <w:r w:rsidR="00BD308C">
        <w:rPr>
          <w:sz w:val="20"/>
          <w:szCs w:val="28"/>
        </w:rPr>
        <w:t xml:space="preserve">α και τη χρονολογία έκδοσης της </w:t>
      </w:r>
      <w:r w:rsidRPr="00B0741F">
        <w:rPr>
          <w:sz w:val="20"/>
          <w:szCs w:val="28"/>
        </w:rPr>
        <w:t>εργασίας μέσα στην πρόταση:</w:t>
      </w:r>
    </w:p>
    <w:p w14:paraId="0753867C" w14:textId="77777777" w:rsidR="00B0741F" w:rsidRPr="00BA26EA" w:rsidRDefault="00B0741F" w:rsidP="00F10968">
      <w:pPr>
        <w:rPr>
          <w:i/>
          <w:sz w:val="20"/>
          <w:szCs w:val="28"/>
        </w:rPr>
      </w:pPr>
      <w:r w:rsidRPr="00BA26EA">
        <w:rPr>
          <w:i/>
          <w:sz w:val="20"/>
          <w:szCs w:val="28"/>
        </w:rPr>
        <w:t xml:space="preserve">Η </w:t>
      </w:r>
      <w:proofErr w:type="spellStart"/>
      <w:r w:rsidRPr="00BA26EA">
        <w:rPr>
          <w:i/>
          <w:sz w:val="20"/>
          <w:szCs w:val="28"/>
        </w:rPr>
        <w:t>Khatri</w:t>
      </w:r>
      <w:proofErr w:type="spellEnd"/>
      <w:r w:rsidRPr="00BA26EA">
        <w:rPr>
          <w:i/>
          <w:sz w:val="20"/>
          <w:szCs w:val="28"/>
        </w:rPr>
        <w:t xml:space="preserve"> (1995) βρήκε ότι το επίπεδο στρες πριν από την επέμβαση </w:t>
      </w:r>
      <w:proofErr w:type="spellStart"/>
      <w:r w:rsidRPr="00BA26EA">
        <w:rPr>
          <w:i/>
          <w:sz w:val="20"/>
          <w:szCs w:val="28"/>
        </w:rPr>
        <w:t>αορτοστ</w:t>
      </w:r>
      <w:r w:rsidR="00BD308C" w:rsidRPr="00BA26EA">
        <w:rPr>
          <w:i/>
          <w:sz w:val="20"/>
          <w:szCs w:val="28"/>
        </w:rPr>
        <w:t>εφανιαίας</w:t>
      </w:r>
      <w:proofErr w:type="spellEnd"/>
      <w:r w:rsidR="00BD308C" w:rsidRPr="00BA26EA">
        <w:rPr>
          <w:i/>
          <w:sz w:val="20"/>
          <w:szCs w:val="28"/>
        </w:rPr>
        <w:t xml:space="preserve"> παράκαμψης σχετίζεται </w:t>
      </w:r>
      <w:r w:rsidRPr="00BA26EA">
        <w:rPr>
          <w:i/>
          <w:sz w:val="20"/>
          <w:szCs w:val="28"/>
        </w:rPr>
        <w:t>με τη χαμηλή συναισθηματική κατάσταση που παρατηρείται κατά την άμεση μετεγχειρητική περίοδο.</w:t>
      </w:r>
    </w:p>
    <w:p w14:paraId="2A5B0150" w14:textId="77777777" w:rsidR="00B0741F" w:rsidRPr="00BA26EA" w:rsidRDefault="00B0741F" w:rsidP="00F10968">
      <w:pPr>
        <w:rPr>
          <w:i/>
          <w:sz w:val="20"/>
          <w:szCs w:val="28"/>
        </w:rPr>
      </w:pPr>
      <w:r w:rsidRPr="00B0741F">
        <w:rPr>
          <w:sz w:val="20"/>
          <w:szCs w:val="28"/>
        </w:rPr>
        <w:t xml:space="preserve">Ο δεύτερος τρόπος παρουσίασης αναφέρει το συγγραφέα μετά το τέλος </w:t>
      </w:r>
      <w:r w:rsidR="00BD308C">
        <w:rPr>
          <w:sz w:val="20"/>
          <w:szCs w:val="28"/>
        </w:rPr>
        <w:t xml:space="preserve">της πρότασης μέσα σε παρένθεση: </w:t>
      </w:r>
      <w:r w:rsidRPr="00BA26EA">
        <w:rPr>
          <w:i/>
          <w:sz w:val="20"/>
          <w:szCs w:val="28"/>
        </w:rPr>
        <w:t xml:space="preserve">Έχει βρεθεί ότι το επίπεδο στρες πριν την επέμβαση </w:t>
      </w:r>
      <w:proofErr w:type="spellStart"/>
      <w:r w:rsidRPr="00BA26EA">
        <w:rPr>
          <w:i/>
          <w:sz w:val="20"/>
          <w:szCs w:val="28"/>
        </w:rPr>
        <w:t>αορτοστεφανιαίας</w:t>
      </w:r>
      <w:proofErr w:type="spellEnd"/>
      <w:r w:rsidRPr="00BA26EA">
        <w:rPr>
          <w:i/>
          <w:sz w:val="20"/>
          <w:szCs w:val="28"/>
        </w:rPr>
        <w:t xml:space="preserve"> παράκαμψης σχετίζεται με τη χαμηλή</w:t>
      </w:r>
      <w:r w:rsidR="00BD308C" w:rsidRPr="00BA26EA">
        <w:rPr>
          <w:i/>
          <w:sz w:val="20"/>
          <w:szCs w:val="28"/>
        </w:rPr>
        <w:t xml:space="preserve"> </w:t>
      </w:r>
      <w:r w:rsidRPr="00BA26EA">
        <w:rPr>
          <w:i/>
          <w:sz w:val="20"/>
          <w:szCs w:val="28"/>
        </w:rPr>
        <w:t>συναισθηματική κατάσταση που παρατηρείται κατά την άμεση μετεγχειρητική περίοδο (</w:t>
      </w:r>
      <w:proofErr w:type="spellStart"/>
      <w:r w:rsidRPr="00BA26EA">
        <w:rPr>
          <w:i/>
          <w:sz w:val="20"/>
          <w:szCs w:val="28"/>
        </w:rPr>
        <w:t>Khatri</w:t>
      </w:r>
      <w:proofErr w:type="spellEnd"/>
      <w:r w:rsidRPr="00BA26EA">
        <w:rPr>
          <w:i/>
          <w:sz w:val="20"/>
          <w:szCs w:val="28"/>
        </w:rPr>
        <w:t xml:space="preserve"> 1995).</w:t>
      </w:r>
    </w:p>
    <w:p w14:paraId="004E31BC" w14:textId="77777777" w:rsidR="00B0741F" w:rsidRPr="00B0741F" w:rsidRDefault="00B0741F" w:rsidP="00F10968">
      <w:pPr>
        <w:rPr>
          <w:sz w:val="20"/>
          <w:szCs w:val="28"/>
        </w:rPr>
      </w:pPr>
      <w:r w:rsidRPr="00B0741F">
        <w:rPr>
          <w:sz w:val="20"/>
          <w:szCs w:val="28"/>
        </w:rPr>
        <w:t xml:space="preserve">Υπάρχει και μια παραλλαγή αυτής της περίπτωσης, να παρουσιαστεί μια </w:t>
      </w:r>
      <w:r w:rsidR="00BD308C">
        <w:rPr>
          <w:sz w:val="20"/>
          <w:szCs w:val="28"/>
        </w:rPr>
        <w:t xml:space="preserve">βιβλιογραφική πηγή σε παρένθεση </w:t>
      </w:r>
      <w:r w:rsidRPr="00B0741F">
        <w:rPr>
          <w:sz w:val="20"/>
          <w:szCs w:val="28"/>
        </w:rPr>
        <w:t>αλλά μέσα στην πρόταση και όχι στο τέλος της. Είναι καθαρά θέμα του συγγραφέα να αποφασίσει πότε να</w:t>
      </w:r>
      <w:r w:rsidR="00BD308C">
        <w:rPr>
          <w:sz w:val="20"/>
          <w:szCs w:val="28"/>
        </w:rPr>
        <w:t xml:space="preserve"> </w:t>
      </w:r>
      <w:r w:rsidRPr="00B0741F">
        <w:rPr>
          <w:sz w:val="20"/>
          <w:szCs w:val="28"/>
        </w:rPr>
        <w:t>χρησιμοποιήσει τη μία ή την άλλη παραλλαγή:</w:t>
      </w:r>
    </w:p>
    <w:p w14:paraId="52D69A57" w14:textId="77777777" w:rsidR="00B0741F" w:rsidRPr="00B0741F" w:rsidRDefault="00B0741F" w:rsidP="00F10968">
      <w:pPr>
        <w:rPr>
          <w:sz w:val="20"/>
          <w:szCs w:val="28"/>
        </w:rPr>
      </w:pPr>
      <w:r w:rsidRPr="00BA26EA">
        <w:rPr>
          <w:i/>
          <w:sz w:val="20"/>
          <w:szCs w:val="28"/>
        </w:rPr>
        <w:t>Σε μια μελέτη (</w:t>
      </w:r>
      <w:proofErr w:type="spellStart"/>
      <w:r w:rsidRPr="00BA26EA">
        <w:rPr>
          <w:i/>
          <w:sz w:val="20"/>
          <w:szCs w:val="28"/>
        </w:rPr>
        <w:t>Khatri</w:t>
      </w:r>
      <w:proofErr w:type="spellEnd"/>
      <w:r w:rsidRPr="00BA26EA">
        <w:rPr>
          <w:i/>
          <w:sz w:val="20"/>
          <w:szCs w:val="28"/>
        </w:rPr>
        <w:t xml:space="preserve"> 1995) βρέθηκε ότι το επίπεδο στρες πριν την επέμβ</w:t>
      </w:r>
      <w:r w:rsidR="00BD308C" w:rsidRPr="00BA26EA">
        <w:rPr>
          <w:i/>
          <w:sz w:val="20"/>
          <w:szCs w:val="28"/>
        </w:rPr>
        <w:t xml:space="preserve">αση </w:t>
      </w:r>
      <w:proofErr w:type="spellStart"/>
      <w:r w:rsidR="00BD308C" w:rsidRPr="00BA26EA">
        <w:rPr>
          <w:i/>
          <w:sz w:val="20"/>
          <w:szCs w:val="28"/>
        </w:rPr>
        <w:t>αορτοστεφανιαίας</w:t>
      </w:r>
      <w:proofErr w:type="spellEnd"/>
      <w:r w:rsidR="00BD308C" w:rsidRPr="00BA26EA">
        <w:rPr>
          <w:i/>
          <w:sz w:val="20"/>
          <w:szCs w:val="28"/>
        </w:rPr>
        <w:t xml:space="preserve"> παράκαμψης </w:t>
      </w:r>
      <w:r w:rsidRPr="00BA26EA">
        <w:rPr>
          <w:i/>
          <w:sz w:val="20"/>
          <w:szCs w:val="28"/>
        </w:rPr>
        <w:t>σχετίζεται με τη χαμηλή συναισθηματική κατάσταση που παρατηρείται κατά την άμεση μετεγχειρητική περίοδο</w:t>
      </w:r>
      <w:r w:rsidRPr="00B0741F">
        <w:rPr>
          <w:sz w:val="20"/>
          <w:szCs w:val="28"/>
        </w:rPr>
        <w:t>.</w:t>
      </w:r>
    </w:p>
    <w:p w14:paraId="0DEBD96C" w14:textId="77777777" w:rsidR="00BA26EA" w:rsidRDefault="00BA26EA" w:rsidP="00F10968">
      <w:pPr>
        <w:rPr>
          <w:b/>
          <w:i/>
          <w:sz w:val="20"/>
          <w:szCs w:val="28"/>
        </w:rPr>
      </w:pPr>
    </w:p>
    <w:p w14:paraId="2C00AF9F" w14:textId="77777777" w:rsidR="00B0741F" w:rsidRPr="00BD308C" w:rsidRDefault="00BD308C" w:rsidP="00F10968">
      <w:pPr>
        <w:rPr>
          <w:b/>
          <w:i/>
          <w:sz w:val="20"/>
          <w:szCs w:val="28"/>
        </w:rPr>
      </w:pPr>
      <w:r w:rsidRPr="00BD308C">
        <w:rPr>
          <w:b/>
          <w:i/>
          <w:sz w:val="20"/>
          <w:szCs w:val="28"/>
        </w:rPr>
        <w:t>Δ</w:t>
      </w:r>
      <w:r w:rsidR="00B0741F" w:rsidRPr="00BD308C">
        <w:rPr>
          <w:b/>
          <w:i/>
          <w:sz w:val="20"/>
          <w:szCs w:val="28"/>
        </w:rPr>
        <w:t>ύο ή τρεις Συγγραφείς</w:t>
      </w:r>
    </w:p>
    <w:p w14:paraId="315E20C2" w14:textId="77777777" w:rsidR="00B0741F" w:rsidRPr="00B0741F" w:rsidRDefault="00B0741F" w:rsidP="00F10968">
      <w:pPr>
        <w:rPr>
          <w:sz w:val="20"/>
          <w:szCs w:val="28"/>
        </w:rPr>
      </w:pPr>
      <w:r w:rsidRPr="00B0741F">
        <w:rPr>
          <w:sz w:val="20"/>
          <w:szCs w:val="28"/>
        </w:rPr>
        <w:t>Σε περίπτωση που οι συγγραφείς μίας βιβλιογραφικής παραπομπής είναι δ</w:t>
      </w:r>
      <w:r w:rsidR="00BD308C">
        <w:rPr>
          <w:sz w:val="20"/>
          <w:szCs w:val="28"/>
        </w:rPr>
        <w:t xml:space="preserve">ύο ή τρεις, τότε πρέπει να τους </w:t>
      </w:r>
      <w:r w:rsidRPr="00B0741F">
        <w:rPr>
          <w:sz w:val="20"/>
          <w:szCs w:val="28"/>
        </w:rPr>
        <w:t>παραθέτουμε όλους μέσα στο κείμενο. Και πάλι όμως, υπάρχουν δύο περιπτώσεις. Στην πρώτη περίπτωση</w:t>
      </w:r>
      <w:r w:rsidR="00BD308C">
        <w:rPr>
          <w:sz w:val="20"/>
          <w:szCs w:val="28"/>
        </w:rPr>
        <w:t xml:space="preserve"> </w:t>
      </w:r>
      <w:r w:rsidRPr="00B0741F">
        <w:rPr>
          <w:sz w:val="20"/>
          <w:szCs w:val="28"/>
        </w:rPr>
        <w:t>όπου οι συγγραφείς αναφέρονται μέσα στην πρόταση, οι δύο συγγραφείς ενώνονται με το συνδετικό ‘και’</w:t>
      </w:r>
      <w:r w:rsidR="00BD308C">
        <w:rPr>
          <w:sz w:val="20"/>
          <w:szCs w:val="28"/>
        </w:rPr>
        <w:t xml:space="preserve"> </w:t>
      </w:r>
      <w:r w:rsidRPr="00B0741F">
        <w:rPr>
          <w:sz w:val="20"/>
          <w:szCs w:val="28"/>
        </w:rPr>
        <w:t xml:space="preserve">ολογράφως </w:t>
      </w:r>
      <w:r w:rsidRPr="00BA26EA">
        <w:rPr>
          <w:i/>
          <w:sz w:val="20"/>
          <w:szCs w:val="28"/>
        </w:rPr>
        <w:t>(…</w:t>
      </w:r>
      <w:proofErr w:type="spellStart"/>
      <w:r w:rsidRPr="00BA26EA">
        <w:rPr>
          <w:i/>
          <w:sz w:val="20"/>
          <w:szCs w:val="28"/>
        </w:rPr>
        <w:t>Watson</w:t>
      </w:r>
      <w:proofErr w:type="spellEnd"/>
      <w:r w:rsidRPr="00BA26EA">
        <w:rPr>
          <w:i/>
          <w:sz w:val="20"/>
          <w:szCs w:val="28"/>
        </w:rPr>
        <w:t xml:space="preserve"> και </w:t>
      </w:r>
      <w:proofErr w:type="spellStart"/>
      <w:r w:rsidRPr="00BA26EA">
        <w:rPr>
          <w:i/>
          <w:sz w:val="20"/>
          <w:szCs w:val="28"/>
        </w:rPr>
        <w:t>Ellis</w:t>
      </w:r>
      <w:proofErr w:type="spellEnd"/>
      <w:r w:rsidRPr="00BA26EA">
        <w:rPr>
          <w:i/>
          <w:sz w:val="20"/>
          <w:szCs w:val="28"/>
        </w:rPr>
        <w:t>…)</w:t>
      </w:r>
      <w:r w:rsidRPr="00B0741F">
        <w:rPr>
          <w:sz w:val="20"/>
          <w:szCs w:val="28"/>
        </w:rPr>
        <w:t xml:space="preserve"> ή αν είναι τρεις, οι δύο πρώτοι διαχωρίζονται με κόμμα και ο δεύτερος με</w:t>
      </w:r>
      <w:r w:rsidR="00BD308C">
        <w:rPr>
          <w:sz w:val="20"/>
          <w:szCs w:val="28"/>
        </w:rPr>
        <w:t xml:space="preserve"> </w:t>
      </w:r>
      <w:r w:rsidRPr="00B0741F">
        <w:rPr>
          <w:sz w:val="20"/>
          <w:szCs w:val="28"/>
        </w:rPr>
        <w:t xml:space="preserve">τον τρίτο με το ‘και’ </w:t>
      </w:r>
      <w:r w:rsidRPr="00BA26EA">
        <w:rPr>
          <w:i/>
          <w:sz w:val="20"/>
          <w:szCs w:val="28"/>
        </w:rPr>
        <w:t xml:space="preserve">(… </w:t>
      </w:r>
      <w:proofErr w:type="spellStart"/>
      <w:r w:rsidRPr="00BA26EA">
        <w:rPr>
          <w:i/>
          <w:sz w:val="20"/>
          <w:szCs w:val="28"/>
          <w:lang w:val="en-US"/>
        </w:rPr>
        <w:t>Edell</w:t>
      </w:r>
      <w:proofErr w:type="spellEnd"/>
      <w:r w:rsidRPr="00BA26EA">
        <w:rPr>
          <w:i/>
          <w:sz w:val="20"/>
          <w:szCs w:val="28"/>
        </w:rPr>
        <w:t>-</w:t>
      </w:r>
      <w:r w:rsidRPr="00BA26EA">
        <w:rPr>
          <w:i/>
          <w:sz w:val="20"/>
          <w:szCs w:val="28"/>
          <w:lang w:val="en-US"/>
        </w:rPr>
        <w:t>Watson</w:t>
      </w:r>
      <w:r w:rsidRPr="00BA26EA">
        <w:rPr>
          <w:i/>
          <w:sz w:val="20"/>
          <w:szCs w:val="28"/>
        </w:rPr>
        <w:t xml:space="preserve">, </w:t>
      </w:r>
      <w:r w:rsidRPr="00BA26EA">
        <w:rPr>
          <w:i/>
          <w:sz w:val="20"/>
          <w:szCs w:val="28"/>
          <w:lang w:val="en-US"/>
        </w:rPr>
        <w:t>Ellis</w:t>
      </w:r>
      <w:r w:rsidRPr="00BA26EA">
        <w:rPr>
          <w:i/>
          <w:sz w:val="20"/>
          <w:szCs w:val="28"/>
        </w:rPr>
        <w:t xml:space="preserve"> και </w:t>
      </w:r>
      <w:r w:rsidRPr="00BA26EA">
        <w:rPr>
          <w:i/>
          <w:sz w:val="20"/>
          <w:szCs w:val="28"/>
          <w:lang w:val="en-US"/>
        </w:rPr>
        <w:t>Brown</w:t>
      </w:r>
      <w:r w:rsidRPr="00BA26EA">
        <w:rPr>
          <w:i/>
          <w:sz w:val="20"/>
          <w:szCs w:val="28"/>
        </w:rPr>
        <w:t>…).</w:t>
      </w:r>
      <w:r w:rsidRPr="00BD308C">
        <w:rPr>
          <w:sz w:val="20"/>
          <w:szCs w:val="28"/>
        </w:rPr>
        <w:t xml:space="preserve"> </w:t>
      </w:r>
      <w:r w:rsidRPr="00B0741F">
        <w:rPr>
          <w:sz w:val="20"/>
          <w:szCs w:val="28"/>
        </w:rPr>
        <w:t>Στη συνέχεια ακολουθεί η χρονολογία</w:t>
      </w:r>
      <w:r w:rsidR="00BD308C">
        <w:rPr>
          <w:sz w:val="20"/>
          <w:szCs w:val="28"/>
        </w:rPr>
        <w:t xml:space="preserve"> </w:t>
      </w:r>
      <w:r w:rsidRPr="00B0741F">
        <w:rPr>
          <w:sz w:val="20"/>
          <w:szCs w:val="28"/>
        </w:rPr>
        <w:t>δημοσίευσης σε παρένθεση:</w:t>
      </w:r>
    </w:p>
    <w:p w14:paraId="031B7C96" w14:textId="77777777" w:rsidR="00B0741F" w:rsidRPr="00BA26EA" w:rsidRDefault="00B0741F" w:rsidP="00F10968">
      <w:pPr>
        <w:rPr>
          <w:i/>
          <w:sz w:val="20"/>
          <w:szCs w:val="28"/>
        </w:rPr>
      </w:pPr>
      <w:r w:rsidRPr="00BA26EA">
        <w:rPr>
          <w:i/>
          <w:sz w:val="20"/>
          <w:szCs w:val="28"/>
        </w:rPr>
        <w:lastRenderedPageBreak/>
        <w:t xml:space="preserve">Οι </w:t>
      </w:r>
      <w:proofErr w:type="spellStart"/>
      <w:r w:rsidRPr="00BA26EA">
        <w:rPr>
          <w:i/>
          <w:sz w:val="20"/>
          <w:szCs w:val="28"/>
        </w:rPr>
        <w:t>Edell-Gustafsson</w:t>
      </w:r>
      <w:proofErr w:type="spellEnd"/>
      <w:r w:rsidRPr="00BA26EA">
        <w:rPr>
          <w:i/>
          <w:sz w:val="20"/>
          <w:szCs w:val="28"/>
        </w:rPr>
        <w:t xml:space="preserve">, </w:t>
      </w:r>
      <w:proofErr w:type="spellStart"/>
      <w:r w:rsidRPr="00BA26EA">
        <w:rPr>
          <w:i/>
          <w:sz w:val="20"/>
          <w:szCs w:val="28"/>
        </w:rPr>
        <w:t>Weber</w:t>
      </w:r>
      <w:proofErr w:type="spellEnd"/>
      <w:r w:rsidRPr="00BA26EA">
        <w:rPr>
          <w:i/>
          <w:sz w:val="20"/>
          <w:szCs w:val="28"/>
        </w:rPr>
        <w:t xml:space="preserve"> και </w:t>
      </w:r>
      <w:proofErr w:type="spellStart"/>
      <w:r w:rsidRPr="00BA26EA">
        <w:rPr>
          <w:i/>
          <w:sz w:val="20"/>
          <w:szCs w:val="28"/>
        </w:rPr>
        <w:t>Hetta</w:t>
      </w:r>
      <w:proofErr w:type="spellEnd"/>
      <w:r w:rsidRPr="00BA26EA">
        <w:rPr>
          <w:i/>
          <w:sz w:val="20"/>
          <w:szCs w:val="28"/>
        </w:rPr>
        <w:t xml:space="preserve"> (1993) βρήκαν ότι η απουσία δύσπνοι</w:t>
      </w:r>
      <w:r w:rsidR="00BD308C" w:rsidRPr="00BA26EA">
        <w:rPr>
          <w:i/>
          <w:sz w:val="20"/>
          <w:szCs w:val="28"/>
        </w:rPr>
        <w:t xml:space="preserve">ας πριν την επέμβαση είναι ένας </w:t>
      </w:r>
      <w:r w:rsidRPr="00BA26EA">
        <w:rPr>
          <w:i/>
          <w:sz w:val="20"/>
          <w:szCs w:val="28"/>
        </w:rPr>
        <w:t>σημαντικός προγνωστικός παράγοντας για την ποιότητα ζωής…</w:t>
      </w:r>
    </w:p>
    <w:p w14:paraId="50872C41" w14:textId="77777777" w:rsidR="00B0741F" w:rsidRPr="00B0741F" w:rsidRDefault="00B0741F" w:rsidP="00F10968">
      <w:pPr>
        <w:rPr>
          <w:sz w:val="20"/>
          <w:szCs w:val="28"/>
        </w:rPr>
      </w:pPr>
      <w:r w:rsidRPr="00B0741F">
        <w:rPr>
          <w:sz w:val="20"/>
          <w:szCs w:val="28"/>
        </w:rPr>
        <w:t>Σε περίπτωση όμως που οι συγγραφείς αναφέρονται μέσα σε παρένθεση, εί</w:t>
      </w:r>
      <w:r w:rsidR="00BD308C">
        <w:rPr>
          <w:sz w:val="20"/>
          <w:szCs w:val="28"/>
        </w:rPr>
        <w:t xml:space="preserve">τε στο τέλος, είτε στη μέση της </w:t>
      </w:r>
      <w:r w:rsidRPr="00B0741F">
        <w:rPr>
          <w:sz w:val="20"/>
          <w:szCs w:val="28"/>
        </w:rPr>
        <w:t>πρότασης, τότε το ενωτικό σύμβολο αντικαθίσταται με το ‘&amp;’ και ακολουθεί μέσα στην παρένθεση η</w:t>
      </w:r>
      <w:r w:rsidR="00BD308C">
        <w:rPr>
          <w:sz w:val="20"/>
          <w:szCs w:val="28"/>
        </w:rPr>
        <w:t xml:space="preserve"> </w:t>
      </w:r>
      <w:r w:rsidRPr="00B0741F">
        <w:rPr>
          <w:sz w:val="20"/>
          <w:szCs w:val="28"/>
        </w:rPr>
        <w:t>χρονολογία δημοσίευσης:</w:t>
      </w:r>
    </w:p>
    <w:p w14:paraId="6CB9A86F" w14:textId="77777777" w:rsidR="00B0741F" w:rsidRPr="00BA26EA" w:rsidRDefault="00B0741F" w:rsidP="00F10968">
      <w:pPr>
        <w:rPr>
          <w:i/>
          <w:sz w:val="20"/>
          <w:szCs w:val="28"/>
        </w:rPr>
      </w:pPr>
      <w:r w:rsidRPr="00BA26EA">
        <w:rPr>
          <w:i/>
          <w:sz w:val="20"/>
          <w:szCs w:val="28"/>
        </w:rPr>
        <w:t>Η απουσία δύσπνοιας πριν την επέμβαση είναι ένας σημαντικός προγνωστι</w:t>
      </w:r>
      <w:r w:rsidR="00BD308C" w:rsidRPr="00BA26EA">
        <w:rPr>
          <w:i/>
          <w:sz w:val="20"/>
          <w:szCs w:val="28"/>
        </w:rPr>
        <w:t xml:space="preserve">κός παράγοντας για την ποιότητα </w:t>
      </w:r>
      <w:r w:rsidRPr="00BA26EA">
        <w:rPr>
          <w:i/>
          <w:sz w:val="20"/>
          <w:szCs w:val="28"/>
        </w:rPr>
        <w:t>ζωής… (</w:t>
      </w:r>
      <w:proofErr w:type="spellStart"/>
      <w:r w:rsidRPr="00BA26EA">
        <w:rPr>
          <w:i/>
          <w:sz w:val="20"/>
          <w:szCs w:val="28"/>
          <w:lang w:val="en-US"/>
        </w:rPr>
        <w:t>Edell</w:t>
      </w:r>
      <w:proofErr w:type="spellEnd"/>
      <w:r w:rsidRPr="00BA26EA">
        <w:rPr>
          <w:i/>
          <w:sz w:val="20"/>
          <w:szCs w:val="28"/>
        </w:rPr>
        <w:t>-</w:t>
      </w:r>
      <w:r w:rsidRPr="00BA26EA">
        <w:rPr>
          <w:i/>
          <w:sz w:val="20"/>
          <w:szCs w:val="28"/>
          <w:lang w:val="en-US"/>
        </w:rPr>
        <w:t>Gustafsson</w:t>
      </w:r>
      <w:r w:rsidRPr="00BA26EA">
        <w:rPr>
          <w:i/>
          <w:sz w:val="20"/>
          <w:szCs w:val="28"/>
        </w:rPr>
        <w:t xml:space="preserve">, </w:t>
      </w:r>
      <w:r w:rsidRPr="00BA26EA">
        <w:rPr>
          <w:i/>
          <w:sz w:val="20"/>
          <w:szCs w:val="28"/>
          <w:lang w:val="en-US"/>
        </w:rPr>
        <w:t>Weber</w:t>
      </w:r>
      <w:r w:rsidRPr="00BA26EA">
        <w:rPr>
          <w:i/>
          <w:sz w:val="20"/>
          <w:szCs w:val="28"/>
        </w:rPr>
        <w:t xml:space="preserve"> &amp; </w:t>
      </w:r>
      <w:r w:rsidRPr="00BA26EA">
        <w:rPr>
          <w:i/>
          <w:sz w:val="20"/>
          <w:szCs w:val="28"/>
          <w:lang w:val="en-US"/>
        </w:rPr>
        <w:t>Hetta</w:t>
      </w:r>
      <w:r w:rsidRPr="00BA26EA">
        <w:rPr>
          <w:i/>
          <w:sz w:val="20"/>
          <w:szCs w:val="28"/>
        </w:rPr>
        <w:t xml:space="preserve"> 1993). ή</w:t>
      </w:r>
    </w:p>
    <w:p w14:paraId="297F8D9B" w14:textId="77777777" w:rsidR="00BA26EA" w:rsidRPr="00AF12CD" w:rsidRDefault="00B0741F" w:rsidP="00F10968">
      <w:pPr>
        <w:rPr>
          <w:i/>
          <w:sz w:val="20"/>
          <w:szCs w:val="28"/>
        </w:rPr>
      </w:pPr>
      <w:r w:rsidRPr="00BA26EA">
        <w:rPr>
          <w:i/>
          <w:sz w:val="20"/>
          <w:szCs w:val="28"/>
        </w:rPr>
        <w:t>Σύμφωνα με μια πρόσφατη μελέτη (</w:t>
      </w:r>
      <w:proofErr w:type="spellStart"/>
      <w:r w:rsidRPr="00BA26EA">
        <w:rPr>
          <w:i/>
          <w:sz w:val="20"/>
          <w:szCs w:val="28"/>
        </w:rPr>
        <w:t>Edell-Gustafsso</w:t>
      </w:r>
      <w:proofErr w:type="spellEnd"/>
      <w:r w:rsidRPr="00BA26EA">
        <w:rPr>
          <w:i/>
          <w:sz w:val="20"/>
          <w:szCs w:val="28"/>
        </w:rPr>
        <w:t xml:space="preserve"> &amp; </w:t>
      </w:r>
      <w:proofErr w:type="spellStart"/>
      <w:r w:rsidRPr="00BA26EA">
        <w:rPr>
          <w:i/>
          <w:sz w:val="20"/>
          <w:szCs w:val="28"/>
        </w:rPr>
        <w:t>Hetta</w:t>
      </w:r>
      <w:proofErr w:type="spellEnd"/>
      <w:r w:rsidRPr="00BA26EA">
        <w:rPr>
          <w:i/>
          <w:sz w:val="20"/>
          <w:szCs w:val="28"/>
        </w:rPr>
        <w:t xml:space="preserve"> 1993</w:t>
      </w:r>
      <w:r w:rsidR="00BD308C" w:rsidRPr="00BA26EA">
        <w:rPr>
          <w:i/>
          <w:sz w:val="20"/>
          <w:szCs w:val="28"/>
        </w:rPr>
        <w:t xml:space="preserve">), η απουσία δύσπνοιας πριν την </w:t>
      </w:r>
      <w:r w:rsidRPr="00BA26EA">
        <w:rPr>
          <w:i/>
          <w:sz w:val="20"/>
          <w:szCs w:val="28"/>
        </w:rPr>
        <w:t>επέμβαση</w:t>
      </w:r>
      <w:r w:rsidR="00BD308C" w:rsidRPr="00BA26EA">
        <w:rPr>
          <w:i/>
          <w:sz w:val="20"/>
          <w:szCs w:val="28"/>
        </w:rPr>
        <w:t xml:space="preserve"> </w:t>
      </w:r>
      <w:r w:rsidRPr="00BA26EA">
        <w:rPr>
          <w:i/>
          <w:sz w:val="20"/>
          <w:szCs w:val="28"/>
        </w:rPr>
        <w:t>είναι ένας σημαντικός προγνωστικός παράγοντας για την ποιότητα ζωής…</w:t>
      </w:r>
    </w:p>
    <w:p w14:paraId="1D6840B6" w14:textId="77777777" w:rsidR="00B0741F" w:rsidRPr="00BD308C" w:rsidRDefault="00B0741F" w:rsidP="00F10968">
      <w:pPr>
        <w:rPr>
          <w:b/>
          <w:i/>
          <w:sz w:val="20"/>
          <w:szCs w:val="28"/>
        </w:rPr>
      </w:pPr>
      <w:r w:rsidRPr="00BD308C">
        <w:rPr>
          <w:b/>
          <w:i/>
          <w:sz w:val="20"/>
          <w:szCs w:val="28"/>
        </w:rPr>
        <w:t>Τέσσερις ή περισσότεροι συγγραφείς</w:t>
      </w:r>
    </w:p>
    <w:p w14:paraId="438751F2" w14:textId="77777777" w:rsidR="00BD308C" w:rsidRPr="00BD308C" w:rsidRDefault="00B0741F" w:rsidP="00F10968">
      <w:pPr>
        <w:rPr>
          <w:sz w:val="20"/>
          <w:szCs w:val="28"/>
        </w:rPr>
      </w:pPr>
      <w:r w:rsidRPr="00B0741F">
        <w:rPr>
          <w:sz w:val="20"/>
          <w:szCs w:val="28"/>
        </w:rPr>
        <w:t>Όταν πρέπει να αναφέρουμε μία βιβλιογραφική πηγή που έχει τέσσερις ή</w:t>
      </w:r>
      <w:r w:rsidR="00BD308C">
        <w:rPr>
          <w:sz w:val="20"/>
          <w:szCs w:val="28"/>
        </w:rPr>
        <w:t xml:space="preserve"> περισσότερους συγγραφείς (είτε </w:t>
      </w:r>
      <w:r w:rsidRPr="00B0741F">
        <w:rPr>
          <w:sz w:val="20"/>
          <w:szCs w:val="28"/>
        </w:rPr>
        <w:t>τους αναφέρουμε μέσα στην πρόταση, είτε στο τέλος αυτής μέσα σε παρένθεση) αναφέρουμε μόνο τον πρώτο</w:t>
      </w:r>
      <w:r w:rsidR="00BD308C">
        <w:rPr>
          <w:sz w:val="20"/>
          <w:szCs w:val="28"/>
        </w:rPr>
        <w:t xml:space="preserve"> </w:t>
      </w:r>
      <w:r w:rsidR="00BD308C" w:rsidRPr="00BD308C">
        <w:rPr>
          <w:sz w:val="20"/>
          <w:szCs w:val="28"/>
        </w:rPr>
        <w:t>συγγραφέα και στη συνέχεια τη συντομογραφία ‘και συν.’, ή τη συντομογραφί</w:t>
      </w:r>
      <w:r w:rsidR="00BD308C">
        <w:rPr>
          <w:sz w:val="20"/>
          <w:szCs w:val="28"/>
        </w:rPr>
        <w:t>α ‘</w:t>
      </w:r>
      <w:proofErr w:type="spellStart"/>
      <w:r w:rsidR="00BD308C" w:rsidRPr="00BA26EA">
        <w:rPr>
          <w:i/>
          <w:sz w:val="20"/>
          <w:szCs w:val="28"/>
        </w:rPr>
        <w:t>et</w:t>
      </w:r>
      <w:proofErr w:type="spellEnd"/>
      <w:r w:rsidR="00BD308C" w:rsidRPr="00BA26EA">
        <w:rPr>
          <w:i/>
          <w:sz w:val="20"/>
          <w:szCs w:val="28"/>
        </w:rPr>
        <w:t xml:space="preserve"> </w:t>
      </w:r>
      <w:proofErr w:type="spellStart"/>
      <w:r w:rsidR="00BD308C" w:rsidRPr="00BA26EA">
        <w:rPr>
          <w:i/>
          <w:sz w:val="20"/>
          <w:szCs w:val="28"/>
        </w:rPr>
        <w:t>al</w:t>
      </w:r>
      <w:proofErr w:type="spellEnd"/>
      <w:r w:rsidR="00BD308C" w:rsidRPr="00BA26EA">
        <w:rPr>
          <w:i/>
          <w:sz w:val="20"/>
          <w:szCs w:val="28"/>
        </w:rPr>
        <w:t>.</w:t>
      </w:r>
      <w:r w:rsidR="00BD308C">
        <w:rPr>
          <w:sz w:val="20"/>
          <w:szCs w:val="28"/>
        </w:rPr>
        <w:t xml:space="preserve">’, όταν πρόκειται περί </w:t>
      </w:r>
      <w:r w:rsidR="00BD308C" w:rsidRPr="00BD308C">
        <w:rPr>
          <w:sz w:val="20"/>
          <w:szCs w:val="28"/>
        </w:rPr>
        <w:t>ξενόγλωσσων δημοσιεύσεων και στη συνέχεια ακολουθεί η χρονολογία.</w:t>
      </w:r>
    </w:p>
    <w:p w14:paraId="395F83DC" w14:textId="77777777" w:rsidR="00BD308C" w:rsidRPr="00BA26EA" w:rsidRDefault="00BD308C" w:rsidP="00F10968">
      <w:pPr>
        <w:rPr>
          <w:i/>
          <w:sz w:val="20"/>
          <w:szCs w:val="28"/>
        </w:rPr>
      </w:pPr>
      <w:r w:rsidRPr="00BA26EA">
        <w:rPr>
          <w:i/>
          <w:sz w:val="20"/>
          <w:szCs w:val="28"/>
        </w:rPr>
        <w:t>Οι Παπαδάκης και συν. (2004) βρήκαν ότι ….</w:t>
      </w:r>
    </w:p>
    <w:p w14:paraId="20526BAF" w14:textId="77777777" w:rsidR="00BD308C" w:rsidRPr="00BD308C" w:rsidRDefault="00BD308C" w:rsidP="00F10968">
      <w:pPr>
        <w:rPr>
          <w:sz w:val="20"/>
          <w:szCs w:val="28"/>
        </w:rPr>
      </w:pPr>
      <w:r w:rsidRPr="00BA26EA">
        <w:rPr>
          <w:i/>
          <w:sz w:val="20"/>
          <w:szCs w:val="28"/>
        </w:rPr>
        <w:t xml:space="preserve">Οι </w:t>
      </w:r>
      <w:proofErr w:type="spellStart"/>
      <w:r w:rsidRPr="00BA26EA">
        <w:rPr>
          <w:i/>
          <w:sz w:val="20"/>
          <w:szCs w:val="28"/>
        </w:rPr>
        <w:t>Feinstein</w:t>
      </w:r>
      <w:proofErr w:type="spellEnd"/>
      <w:r w:rsidRPr="00BA26EA">
        <w:rPr>
          <w:i/>
          <w:sz w:val="20"/>
          <w:szCs w:val="28"/>
        </w:rPr>
        <w:t xml:space="preserve"> </w:t>
      </w:r>
      <w:proofErr w:type="spellStart"/>
      <w:r w:rsidRPr="00BA26EA">
        <w:rPr>
          <w:i/>
          <w:sz w:val="20"/>
          <w:szCs w:val="28"/>
        </w:rPr>
        <w:t>et</w:t>
      </w:r>
      <w:proofErr w:type="spellEnd"/>
      <w:r w:rsidRPr="00BA26EA">
        <w:rPr>
          <w:i/>
          <w:sz w:val="20"/>
          <w:szCs w:val="28"/>
        </w:rPr>
        <w:t xml:space="preserve"> </w:t>
      </w:r>
      <w:proofErr w:type="spellStart"/>
      <w:r w:rsidRPr="00BA26EA">
        <w:rPr>
          <w:i/>
          <w:sz w:val="20"/>
          <w:szCs w:val="28"/>
        </w:rPr>
        <w:t>al</w:t>
      </w:r>
      <w:proofErr w:type="spellEnd"/>
      <w:r w:rsidRPr="00BA26EA">
        <w:rPr>
          <w:i/>
          <w:sz w:val="20"/>
          <w:szCs w:val="28"/>
        </w:rPr>
        <w:t>. (2004) βρήκαν ότι …</w:t>
      </w:r>
      <w:r w:rsidRPr="00BD308C">
        <w:rPr>
          <w:sz w:val="20"/>
          <w:szCs w:val="28"/>
        </w:rPr>
        <w:t xml:space="preserve"> ή όταν πρόκειται να τοποθετηθεί στο τέλος της πρότασης σε</w:t>
      </w:r>
      <w:r>
        <w:rPr>
          <w:sz w:val="20"/>
          <w:szCs w:val="28"/>
        </w:rPr>
        <w:t xml:space="preserve"> </w:t>
      </w:r>
      <w:r w:rsidRPr="00BD308C">
        <w:rPr>
          <w:sz w:val="20"/>
          <w:szCs w:val="28"/>
        </w:rPr>
        <w:t>παρένθεση:</w:t>
      </w:r>
    </w:p>
    <w:p w14:paraId="14F9ED79" w14:textId="77777777" w:rsidR="00BD308C" w:rsidRPr="00BA26EA" w:rsidRDefault="00BD308C" w:rsidP="00F10968">
      <w:pPr>
        <w:rPr>
          <w:i/>
          <w:sz w:val="20"/>
          <w:szCs w:val="28"/>
        </w:rPr>
      </w:pPr>
      <w:r w:rsidRPr="00BA26EA">
        <w:rPr>
          <w:i/>
          <w:sz w:val="20"/>
          <w:szCs w:val="28"/>
        </w:rPr>
        <w:t>…βρέθηκε ότι … (Παπαδάκης και συν. 2004) ή …βρέθηκε ότι …(</w:t>
      </w:r>
      <w:proofErr w:type="spellStart"/>
      <w:r w:rsidRPr="00BA26EA">
        <w:rPr>
          <w:i/>
          <w:sz w:val="20"/>
          <w:szCs w:val="28"/>
        </w:rPr>
        <w:t>Feinstein</w:t>
      </w:r>
      <w:proofErr w:type="spellEnd"/>
      <w:r w:rsidRPr="00BA26EA">
        <w:rPr>
          <w:i/>
          <w:sz w:val="20"/>
          <w:szCs w:val="28"/>
        </w:rPr>
        <w:t xml:space="preserve"> </w:t>
      </w:r>
      <w:proofErr w:type="spellStart"/>
      <w:r w:rsidRPr="00BA26EA">
        <w:rPr>
          <w:i/>
          <w:sz w:val="20"/>
          <w:szCs w:val="28"/>
        </w:rPr>
        <w:t>et</w:t>
      </w:r>
      <w:proofErr w:type="spellEnd"/>
      <w:r w:rsidRPr="00BA26EA">
        <w:rPr>
          <w:i/>
          <w:sz w:val="20"/>
          <w:szCs w:val="28"/>
        </w:rPr>
        <w:t xml:space="preserve"> </w:t>
      </w:r>
      <w:proofErr w:type="spellStart"/>
      <w:r w:rsidRPr="00BA26EA">
        <w:rPr>
          <w:i/>
          <w:sz w:val="20"/>
          <w:szCs w:val="28"/>
        </w:rPr>
        <w:t>al</w:t>
      </w:r>
      <w:proofErr w:type="spellEnd"/>
      <w:r w:rsidRPr="00BA26EA">
        <w:rPr>
          <w:i/>
          <w:sz w:val="20"/>
          <w:szCs w:val="28"/>
        </w:rPr>
        <w:t>. 2004).</w:t>
      </w:r>
    </w:p>
    <w:p w14:paraId="5317E6B7" w14:textId="77777777" w:rsidR="00BA26EA" w:rsidRDefault="00BA26EA" w:rsidP="00F10968">
      <w:pPr>
        <w:rPr>
          <w:b/>
          <w:i/>
          <w:sz w:val="20"/>
          <w:szCs w:val="28"/>
        </w:rPr>
      </w:pPr>
    </w:p>
    <w:p w14:paraId="56FAD751" w14:textId="77777777" w:rsidR="00BD308C" w:rsidRPr="00BD308C" w:rsidRDefault="00BD308C" w:rsidP="00F10968">
      <w:pPr>
        <w:rPr>
          <w:b/>
          <w:i/>
          <w:sz w:val="20"/>
          <w:szCs w:val="28"/>
        </w:rPr>
      </w:pPr>
      <w:r w:rsidRPr="00BD308C">
        <w:rPr>
          <w:b/>
          <w:i/>
          <w:sz w:val="20"/>
          <w:szCs w:val="28"/>
        </w:rPr>
        <w:t>Βιβλιογραφικές πηγές του ίδιου συγγραφέα με ίδια χρονολογία</w:t>
      </w:r>
    </w:p>
    <w:p w14:paraId="70231A49" w14:textId="77777777" w:rsidR="00BD308C" w:rsidRPr="00BD308C" w:rsidRDefault="00BD308C" w:rsidP="00F10968">
      <w:pPr>
        <w:rPr>
          <w:sz w:val="20"/>
          <w:szCs w:val="28"/>
        </w:rPr>
      </w:pPr>
      <w:r w:rsidRPr="00BD308C">
        <w:rPr>
          <w:sz w:val="20"/>
          <w:szCs w:val="28"/>
        </w:rPr>
        <w:t xml:space="preserve">Όταν θέλουμε να παραθέσουμε δύο ή περισσότερες βιβλιογραφικές πηγές </w:t>
      </w:r>
      <w:r>
        <w:rPr>
          <w:sz w:val="20"/>
          <w:szCs w:val="28"/>
        </w:rPr>
        <w:t>του ίδιου-ων συγγραφέα-</w:t>
      </w:r>
      <w:proofErr w:type="spellStart"/>
      <w:r>
        <w:rPr>
          <w:sz w:val="20"/>
          <w:szCs w:val="28"/>
        </w:rPr>
        <w:t>εων</w:t>
      </w:r>
      <w:proofErr w:type="spellEnd"/>
      <w:r>
        <w:rPr>
          <w:sz w:val="20"/>
          <w:szCs w:val="28"/>
        </w:rPr>
        <w:t xml:space="preserve">, και </w:t>
      </w:r>
      <w:r w:rsidRPr="00BD308C">
        <w:rPr>
          <w:sz w:val="20"/>
          <w:szCs w:val="28"/>
        </w:rPr>
        <w:t>οι οποίες έχουν εκδοθεί την ίδια χρονολογία, τότε μετά τη χρονολογία βάζουμε μια παύλα (-) και στη</w:t>
      </w:r>
      <w:r>
        <w:rPr>
          <w:sz w:val="20"/>
          <w:szCs w:val="28"/>
        </w:rPr>
        <w:t xml:space="preserve"> </w:t>
      </w:r>
      <w:r w:rsidRPr="00BD308C">
        <w:rPr>
          <w:sz w:val="20"/>
          <w:szCs w:val="28"/>
        </w:rPr>
        <w:t>συνέχεια τοποθετούμε τα γράμματα της αλφαβήτου ξεκινώντας από το α., όπως π.χ.</w:t>
      </w:r>
    </w:p>
    <w:p w14:paraId="0DB456E3" w14:textId="77777777" w:rsidR="00BD308C" w:rsidRPr="00BA26EA" w:rsidRDefault="00BD308C" w:rsidP="00F10968">
      <w:pPr>
        <w:rPr>
          <w:i/>
          <w:sz w:val="20"/>
          <w:szCs w:val="28"/>
        </w:rPr>
      </w:pPr>
      <w:r w:rsidRPr="00BA26EA">
        <w:rPr>
          <w:i/>
          <w:sz w:val="20"/>
          <w:szCs w:val="28"/>
        </w:rPr>
        <w:t>Αρκετές έρευνες (Γεωργίου1999-α, Γεωργίου 1999-β) έχουν δείξει ότι…</w:t>
      </w:r>
    </w:p>
    <w:p w14:paraId="5A75F963" w14:textId="77777777" w:rsidR="00BA26EA" w:rsidRDefault="00BA26EA" w:rsidP="00F10968">
      <w:pPr>
        <w:rPr>
          <w:b/>
          <w:i/>
          <w:sz w:val="20"/>
          <w:szCs w:val="28"/>
        </w:rPr>
      </w:pPr>
    </w:p>
    <w:p w14:paraId="7AED2A45" w14:textId="77777777" w:rsidR="00BD308C" w:rsidRPr="00BD308C" w:rsidRDefault="00BD308C" w:rsidP="00F10968">
      <w:pPr>
        <w:rPr>
          <w:b/>
          <w:i/>
          <w:sz w:val="20"/>
          <w:szCs w:val="28"/>
        </w:rPr>
      </w:pPr>
      <w:r w:rsidRPr="00BD308C">
        <w:rPr>
          <w:b/>
          <w:i/>
          <w:sz w:val="20"/>
          <w:szCs w:val="28"/>
        </w:rPr>
        <w:t>Πολλές βιβλιογραφικές πηγές σε μια παρένθεση</w:t>
      </w:r>
    </w:p>
    <w:p w14:paraId="777B9B10" w14:textId="77777777" w:rsidR="00BD308C" w:rsidRPr="00BD308C" w:rsidRDefault="00BD308C" w:rsidP="00F10968">
      <w:pPr>
        <w:rPr>
          <w:sz w:val="20"/>
          <w:szCs w:val="28"/>
        </w:rPr>
      </w:pPr>
      <w:r w:rsidRPr="00BD308C">
        <w:rPr>
          <w:sz w:val="20"/>
          <w:szCs w:val="28"/>
        </w:rPr>
        <w:t>Στην περίπτωση που πρέπει να αναφέρουμε πολλαπλές βιβλιογραφικές πη</w:t>
      </w:r>
      <w:r>
        <w:rPr>
          <w:sz w:val="20"/>
          <w:szCs w:val="28"/>
        </w:rPr>
        <w:t xml:space="preserve">γές μέσα σε μία παρένθεση (είτε </w:t>
      </w:r>
      <w:r w:rsidRPr="00BD308C">
        <w:rPr>
          <w:sz w:val="20"/>
          <w:szCs w:val="28"/>
        </w:rPr>
        <w:t xml:space="preserve">στη μέση της πρότασης, είτε στο τέλος της), οι παραπομπές τοποθετούνται με χρονολογική σειρά και </w:t>
      </w:r>
      <w:r>
        <w:rPr>
          <w:sz w:val="20"/>
          <w:szCs w:val="28"/>
        </w:rPr>
        <w:t xml:space="preserve">τις </w:t>
      </w:r>
      <w:r w:rsidRPr="00BD308C">
        <w:rPr>
          <w:sz w:val="20"/>
          <w:szCs w:val="28"/>
        </w:rPr>
        <w:t>διαχωρίζουμε με ένα κόμμα. Καλό είναι πάντως οι παραπομπές για ένα θέμα σε μία παρένθεση να μην</w:t>
      </w:r>
      <w:r>
        <w:rPr>
          <w:sz w:val="20"/>
          <w:szCs w:val="28"/>
        </w:rPr>
        <w:t xml:space="preserve"> </w:t>
      </w:r>
      <w:r w:rsidRPr="00BD308C">
        <w:rPr>
          <w:sz w:val="20"/>
          <w:szCs w:val="28"/>
        </w:rPr>
        <w:t>ξεπερνούν τις 5 και να επιλέγονται οι σημαντικότερες και οι πλέον πρόσφατες.</w:t>
      </w:r>
    </w:p>
    <w:p w14:paraId="5BF8BAB5" w14:textId="77777777" w:rsidR="00BD308C" w:rsidRPr="00BD308C" w:rsidRDefault="00BD308C" w:rsidP="00F10968">
      <w:pPr>
        <w:rPr>
          <w:sz w:val="20"/>
          <w:szCs w:val="28"/>
        </w:rPr>
      </w:pPr>
      <w:r w:rsidRPr="00BD308C">
        <w:rPr>
          <w:sz w:val="20"/>
          <w:szCs w:val="28"/>
        </w:rPr>
        <w:t>Πολλοί υποστηρίζουν ότι το άγχος επιδρά αρνητικά στην φυσική κατάσταση (</w:t>
      </w:r>
      <w:proofErr w:type="spellStart"/>
      <w:r w:rsidRPr="00BD308C">
        <w:rPr>
          <w:sz w:val="20"/>
          <w:szCs w:val="28"/>
        </w:rPr>
        <w:t>Abdellah</w:t>
      </w:r>
      <w:proofErr w:type="spellEnd"/>
      <w:r w:rsidRPr="00BD308C">
        <w:rPr>
          <w:sz w:val="20"/>
          <w:szCs w:val="28"/>
        </w:rPr>
        <w:t xml:space="preserve"> &amp; </w:t>
      </w:r>
      <w:proofErr w:type="spellStart"/>
      <w:r w:rsidRPr="00BD308C">
        <w:rPr>
          <w:sz w:val="20"/>
          <w:szCs w:val="28"/>
        </w:rPr>
        <w:t>Levine</w:t>
      </w:r>
      <w:proofErr w:type="spellEnd"/>
      <w:r w:rsidRPr="00BD308C">
        <w:rPr>
          <w:sz w:val="20"/>
          <w:szCs w:val="28"/>
        </w:rPr>
        <w:t xml:space="preserve"> 1957,</w:t>
      </w:r>
      <w:r>
        <w:rPr>
          <w:sz w:val="20"/>
          <w:szCs w:val="28"/>
        </w:rPr>
        <w:t xml:space="preserve"> </w:t>
      </w:r>
      <w:r w:rsidRPr="00BD308C">
        <w:rPr>
          <w:sz w:val="20"/>
          <w:szCs w:val="28"/>
          <w:lang w:val="en-US"/>
        </w:rPr>
        <w:t>Cleary</w:t>
      </w:r>
      <w:r w:rsidRPr="00BD308C">
        <w:rPr>
          <w:sz w:val="20"/>
          <w:szCs w:val="28"/>
        </w:rPr>
        <w:t xml:space="preserve"> &amp; </w:t>
      </w:r>
      <w:r w:rsidRPr="00BD308C">
        <w:rPr>
          <w:sz w:val="20"/>
          <w:szCs w:val="28"/>
          <w:lang w:val="en-US"/>
        </w:rPr>
        <w:t>McNeil</w:t>
      </w:r>
      <w:r w:rsidRPr="00BD308C">
        <w:rPr>
          <w:sz w:val="20"/>
          <w:szCs w:val="28"/>
        </w:rPr>
        <w:t xml:space="preserve"> 1988, </w:t>
      </w:r>
      <w:r w:rsidRPr="00BD308C">
        <w:rPr>
          <w:sz w:val="20"/>
          <w:szCs w:val="28"/>
          <w:lang w:val="en-US"/>
        </w:rPr>
        <w:t>Pascoe</w:t>
      </w:r>
      <w:r w:rsidRPr="00BD308C">
        <w:rPr>
          <w:sz w:val="20"/>
          <w:szCs w:val="28"/>
        </w:rPr>
        <w:t xml:space="preserve"> 1989, </w:t>
      </w:r>
      <w:r w:rsidRPr="00BD308C">
        <w:rPr>
          <w:sz w:val="20"/>
          <w:szCs w:val="28"/>
          <w:lang w:val="en-US"/>
        </w:rPr>
        <w:t>Miles</w:t>
      </w:r>
      <w:r w:rsidRPr="00BD308C">
        <w:rPr>
          <w:sz w:val="20"/>
          <w:szCs w:val="28"/>
        </w:rPr>
        <w:t xml:space="preserve"> 2000, </w:t>
      </w:r>
      <w:proofErr w:type="spellStart"/>
      <w:r w:rsidRPr="00BD308C">
        <w:rPr>
          <w:sz w:val="20"/>
          <w:szCs w:val="28"/>
          <w:lang w:val="en-US"/>
        </w:rPr>
        <w:t>Oneil</w:t>
      </w:r>
      <w:proofErr w:type="spellEnd"/>
      <w:r w:rsidRPr="00BD308C">
        <w:rPr>
          <w:sz w:val="20"/>
          <w:szCs w:val="28"/>
        </w:rPr>
        <w:t xml:space="preserve"> </w:t>
      </w:r>
      <w:r w:rsidRPr="00BD308C">
        <w:rPr>
          <w:sz w:val="20"/>
          <w:szCs w:val="28"/>
          <w:lang w:val="en-US"/>
        </w:rPr>
        <w:t>et</w:t>
      </w:r>
      <w:r w:rsidRPr="00BD308C">
        <w:rPr>
          <w:sz w:val="20"/>
          <w:szCs w:val="28"/>
        </w:rPr>
        <w:t xml:space="preserve"> </w:t>
      </w:r>
      <w:r w:rsidRPr="00BD308C">
        <w:rPr>
          <w:sz w:val="20"/>
          <w:szCs w:val="28"/>
          <w:lang w:val="en-US"/>
        </w:rPr>
        <w:t>al</w:t>
      </w:r>
      <w:r w:rsidRPr="00BD308C">
        <w:rPr>
          <w:sz w:val="20"/>
          <w:szCs w:val="28"/>
        </w:rPr>
        <w:t>. 2002).</w:t>
      </w:r>
    </w:p>
    <w:p w14:paraId="701FA25E" w14:textId="77777777" w:rsidR="00BA26EA" w:rsidRDefault="00BA26EA" w:rsidP="00F10968">
      <w:pPr>
        <w:rPr>
          <w:b/>
          <w:i/>
          <w:sz w:val="20"/>
          <w:szCs w:val="28"/>
        </w:rPr>
      </w:pPr>
    </w:p>
    <w:p w14:paraId="08A4F094" w14:textId="77777777" w:rsidR="00BD308C" w:rsidRPr="00BD308C" w:rsidRDefault="00BD308C" w:rsidP="00F10968">
      <w:pPr>
        <w:rPr>
          <w:b/>
          <w:i/>
          <w:sz w:val="20"/>
          <w:szCs w:val="28"/>
        </w:rPr>
      </w:pPr>
      <w:r w:rsidRPr="00BD308C">
        <w:rPr>
          <w:b/>
          <w:i/>
          <w:sz w:val="20"/>
          <w:szCs w:val="28"/>
        </w:rPr>
        <w:t>Συγγραφείς με το ίδιο επώνυμο</w:t>
      </w:r>
    </w:p>
    <w:p w14:paraId="3AAE1E21" w14:textId="77777777" w:rsidR="00BD308C" w:rsidRPr="00BD308C" w:rsidRDefault="00BD308C" w:rsidP="00F10968">
      <w:pPr>
        <w:rPr>
          <w:sz w:val="20"/>
          <w:szCs w:val="28"/>
        </w:rPr>
      </w:pPr>
      <w:r w:rsidRPr="00BD308C">
        <w:rPr>
          <w:sz w:val="20"/>
          <w:szCs w:val="28"/>
        </w:rPr>
        <w:t>Σε περίπτωση που πρέπει να παραθέσουμε μια βιβλιογραφική πηγή με δύο συγγραφείς που έχουν</w:t>
      </w:r>
      <w:r>
        <w:rPr>
          <w:sz w:val="20"/>
          <w:szCs w:val="28"/>
        </w:rPr>
        <w:t xml:space="preserve"> το ίδιο </w:t>
      </w:r>
      <w:r w:rsidRPr="00BD308C">
        <w:rPr>
          <w:sz w:val="20"/>
          <w:szCs w:val="28"/>
        </w:rPr>
        <w:t>επώνυμο, τότε παραθέτουμε και τα αρχικά τους, ώστε να μπορέσει ο αναγνώστης να τους ξεχωρίσει.</w:t>
      </w:r>
    </w:p>
    <w:p w14:paraId="44C6B2F4" w14:textId="77777777" w:rsidR="00BD308C" w:rsidRPr="00BA26EA" w:rsidRDefault="00BD308C" w:rsidP="00F10968">
      <w:pPr>
        <w:rPr>
          <w:i/>
          <w:sz w:val="20"/>
          <w:szCs w:val="28"/>
        </w:rPr>
      </w:pPr>
      <w:r w:rsidRPr="00BA26EA">
        <w:rPr>
          <w:i/>
          <w:sz w:val="20"/>
          <w:szCs w:val="28"/>
        </w:rPr>
        <w:t xml:space="preserve">Οι Α. Μ. </w:t>
      </w:r>
      <w:proofErr w:type="spellStart"/>
      <w:r w:rsidRPr="00BA26EA">
        <w:rPr>
          <w:i/>
          <w:sz w:val="20"/>
          <w:szCs w:val="28"/>
        </w:rPr>
        <w:t>Ferguson</w:t>
      </w:r>
      <w:proofErr w:type="spellEnd"/>
      <w:r w:rsidRPr="00BA26EA">
        <w:rPr>
          <w:i/>
          <w:sz w:val="20"/>
          <w:szCs w:val="28"/>
        </w:rPr>
        <w:t xml:space="preserve"> (1997) και F. P. </w:t>
      </w:r>
      <w:proofErr w:type="spellStart"/>
      <w:r w:rsidRPr="00BA26EA">
        <w:rPr>
          <w:i/>
          <w:sz w:val="20"/>
          <w:szCs w:val="28"/>
        </w:rPr>
        <w:t>Ferguson</w:t>
      </w:r>
      <w:proofErr w:type="spellEnd"/>
      <w:r w:rsidRPr="00BA26EA">
        <w:rPr>
          <w:i/>
          <w:sz w:val="20"/>
          <w:szCs w:val="28"/>
        </w:rPr>
        <w:t xml:space="preserve"> (2002) βρήκαν ότι…</w:t>
      </w:r>
    </w:p>
    <w:p w14:paraId="15CC01C0" w14:textId="77777777" w:rsidR="00BA26EA" w:rsidRDefault="00BA26EA" w:rsidP="00F10968">
      <w:pPr>
        <w:rPr>
          <w:b/>
          <w:i/>
          <w:sz w:val="20"/>
          <w:szCs w:val="28"/>
        </w:rPr>
      </w:pPr>
    </w:p>
    <w:p w14:paraId="4E6BE4B0" w14:textId="77777777" w:rsidR="00BD308C" w:rsidRPr="00BD308C" w:rsidRDefault="00BD308C" w:rsidP="00F10968">
      <w:pPr>
        <w:rPr>
          <w:b/>
          <w:i/>
          <w:sz w:val="20"/>
          <w:szCs w:val="28"/>
        </w:rPr>
      </w:pPr>
      <w:r w:rsidRPr="00BD308C">
        <w:rPr>
          <w:b/>
          <w:i/>
          <w:sz w:val="20"/>
          <w:szCs w:val="28"/>
        </w:rPr>
        <w:t>Παράθεση πρωτότυπου κειμένου</w:t>
      </w:r>
    </w:p>
    <w:p w14:paraId="1C3107C9" w14:textId="77777777" w:rsidR="00BD308C" w:rsidRPr="00BD308C" w:rsidRDefault="00BD308C" w:rsidP="00F10968">
      <w:pPr>
        <w:rPr>
          <w:sz w:val="20"/>
          <w:szCs w:val="28"/>
        </w:rPr>
      </w:pPr>
      <w:r w:rsidRPr="00BD308C">
        <w:rPr>
          <w:sz w:val="20"/>
          <w:szCs w:val="28"/>
        </w:rPr>
        <w:t>Μερικές φορές είναι πιο χρήσιμο να παραθέτουμε απευθείας αποσπάσματ</w:t>
      </w:r>
      <w:r>
        <w:rPr>
          <w:sz w:val="20"/>
          <w:szCs w:val="28"/>
        </w:rPr>
        <w:t xml:space="preserve">α κειμένων μιας πηγής από το να </w:t>
      </w:r>
      <w:r w:rsidRPr="00BD308C">
        <w:rPr>
          <w:sz w:val="20"/>
          <w:szCs w:val="28"/>
        </w:rPr>
        <w:t>αναφερόμαστε σε αυτήν περιγραφικά. Η υπερβολική όμως χρήση των παραθέσεων αυτών δεν είναι</w:t>
      </w:r>
      <w:r>
        <w:rPr>
          <w:sz w:val="20"/>
          <w:szCs w:val="28"/>
        </w:rPr>
        <w:t xml:space="preserve"> </w:t>
      </w:r>
      <w:r w:rsidRPr="00BD308C">
        <w:rPr>
          <w:sz w:val="20"/>
          <w:szCs w:val="28"/>
        </w:rPr>
        <w:t>επιθυμητή, καθώς είναι κουραστική, αλλά και φανερώνει έλλειψη επαρκούς επιχειρηματολογίας και κριτικής</w:t>
      </w:r>
      <w:r>
        <w:rPr>
          <w:sz w:val="20"/>
          <w:szCs w:val="28"/>
        </w:rPr>
        <w:t xml:space="preserve"> </w:t>
      </w:r>
      <w:r w:rsidRPr="00BD308C">
        <w:rPr>
          <w:sz w:val="20"/>
          <w:szCs w:val="28"/>
        </w:rPr>
        <w:t>σκέψης από τον ερευνητή. Γενικά, όταν παραθέτουμε κείμενο πρέπει να ακολουθούμε τους κάτωθι κανόνες:</w:t>
      </w:r>
    </w:p>
    <w:p w14:paraId="20046750" w14:textId="77777777" w:rsidR="00BD308C" w:rsidRPr="00BD308C" w:rsidRDefault="00BD308C" w:rsidP="00F10968">
      <w:pPr>
        <w:rPr>
          <w:sz w:val="20"/>
          <w:szCs w:val="28"/>
        </w:rPr>
      </w:pPr>
      <w:r w:rsidRPr="00BD308C">
        <w:rPr>
          <w:sz w:val="20"/>
          <w:szCs w:val="28"/>
        </w:rPr>
        <w:t>1. Μια παράθεση πρωτότυπου κειμένου πρέπει να χρησιμοποιείται μόνο ό</w:t>
      </w:r>
      <w:r>
        <w:rPr>
          <w:sz w:val="20"/>
          <w:szCs w:val="28"/>
        </w:rPr>
        <w:t xml:space="preserve">ταν συνεισφέρει περισσότερο από </w:t>
      </w:r>
      <w:r w:rsidRPr="00BD308C">
        <w:rPr>
          <w:sz w:val="20"/>
          <w:szCs w:val="28"/>
        </w:rPr>
        <w:t>ό,τι αν περιγραφόταν το συγκεκριμένο έργο με τα λόγια του ερευνητή – φοιτητή.</w:t>
      </w:r>
    </w:p>
    <w:p w14:paraId="63FC31DD" w14:textId="77777777" w:rsidR="00BD308C" w:rsidRPr="00BD308C" w:rsidRDefault="00BD308C" w:rsidP="00F10968">
      <w:pPr>
        <w:rPr>
          <w:sz w:val="20"/>
          <w:szCs w:val="28"/>
        </w:rPr>
      </w:pPr>
      <w:r w:rsidRPr="00BD308C">
        <w:rPr>
          <w:sz w:val="20"/>
          <w:szCs w:val="28"/>
        </w:rPr>
        <w:t>2. Κάθε φορά που παρατίθεται ένα απόσπασμα πρωτότυπου κειμένου</w:t>
      </w:r>
      <w:r>
        <w:rPr>
          <w:sz w:val="20"/>
          <w:szCs w:val="28"/>
        </w:rPr>
        <w:t xml:space="preserve"> δεν πρέπει να παραλείπουμε την </w:t>
      </w:r>
      <w:r w:rsidRPr="00BD308C">
        <w:rPr>
          <w:sz w:val="20"/>
          <w:szCs w:val="28"/>
        </w:rPr>
        <w:t>αναφορά στο συγγραφέα αυτού του κειμένου (συνήθως μπαίνει στην αρχή) καθώς και τη σελίδα ή σελίδες</w:t>
      </w:r>
      <w:r>
        <w:rPr>
          <w:sz w:val="20"/>
          <w:szCs w:val="28"/>
        </w:rPr>
        <w:t xml:space="preserve"> </w:t>
      </w:r>
      <w:r w:rsidRPr="00BD308C">
        <w:rPr>
          <w:sz w:val="20"/>
          <w:szCs w:val="28"/>
        </w:rPr>
        <w:t>από το πρωτότυπο κείμενο μέσα σε παρένθεση μετά το τέλος των εισαγωγικών. Με αυτό τον τρόπο, ο</w:t>
      </w:r>
      <w:r>
        <w:rPr>
          <w:sz w:val="20"/>
          <w:szCs w:val="28"/>
        </w:rPr>
        <w:t xml:space="preserve"> </w:t>
      </w:r>
      <w:r w:rsidRPr="00BD308C">
        <w:rPr>
          <w:sz w:val="20"/>
          <w:szCs w:val="28"/>
        </w:rPr>
        <w:t>αναγνώστης μπορεί να το εντοπίσει στην πρωτογενή πηγή αυτού του αποσπάσματος, π.χ.</w:t>
      </w:r>
    </w:p>
    <w:p w14:paraId="5D11E844" w14:textId="77777777" w:rsidR="00BD308C" w:rsidRPr="00BD308C" w:rsidRDefault="00BD308C" w:rsidP="00F10968">
      <w:pPr>
        <w:rPr>
          <w:sz w:val="20"/>
          <w:szCs w:val="28"/>
        </w:rPr>
      </w:pPr>
      <w:r w:rsidRPr="00BD308C">
        <w:rPr>
          <w:sz w:val="20"/>
          <w:szCs w:val="28"/>
        </w:rPr>
        <w:t xml:space="preserve">Όπως μάλιστα υποστήριξε ο </w:t>
      </w:r>
      <w:proofErr w:type="spellStart"/>
      <w:r w:rsidRPr="00BD308C">
        <w:rPr>
          <w:sz w:val="20"/>
          <w:szCs w:val="28"/>
        </w:rPr>
        <w:t>Bedwick</w:t>
      </w:r>
      <w:proofErr w:type="spellEnd"/>
      <w:r w:rsidRPr="00BD308C">
        <w:rPr>
          <w:sz w:val="20"/>
          <w:szCs w:val="28"/>
        </w:rPr>
        <w:t xml:space="preserve"> (1996) </w:t>
      </w:r>
      <w:r w:rsidRPr="00BA26EA">
        <w:rPr>
          <w:i/>
          <w:sz w:val="20"/>
          <w:szCs w:val="28"/>
        </w:rPr>
        <w:t xml:space="preserve">“…οι παράγοντες που ευθύνονται για τη δημιουργία της </w:t>
      </w:r>
      <w:proofErr w:type="spellStart"/>
      <w:r w:rsidRPr="00BA26EA">
        <w:rPr>
          <w:i/>
          <w:sz w:val="20"/>
          <w:szCs w:val="28"/>
        </w:rPr>
        <w:t>αθηρωματικής</w:t>
      </w:r>
      <w:proofErr w:type="spellEnd"/>
      <w:r w:rsidRPr="00BA26EA">
        <w:rPr>
          <w:i/>
          <w:sz w:val="20"/>
          <w:szCs w:val="28"/>
        </w:rPr>
        <w:t xml:space="preserve"> πλάκας είναι ….” (σελ. 156).</w:t>
      </w:r>
    </w:p>
    <w:p w14:paraId="130851A5" w14:textId="77777777" w:rsidR="00BD308C" w:rsidRPr="00BD308C" w:rsidRDefault="00BD308C" w:rsidP="00F10968">
      <w:pPr>
        <w:rPr>
          <w:sz w:val="20"/>
          <w:szCs w:val="28"/>
        </w:rPr>
      </w:pPr>
      <w:r w:rsidRPr="00BD308C">
        <w:rPr>
          <w:sz w:val="20"/>
          <w:szCs w:val="28"/>
        </w:rPr>
        <w:t xml:space="preserve">3. Η </w:t>
      </w:r>
      <w:proofErr w:type="spellStart"/>
      <w:r w:rsidRPr="00BD308C">
        <w:rPr>
          <w:sz w:val="20"/>
          <w:szCs w:val="28"/>
        </w:rPr>
        <w:t>παραγραφοποίηση</w:t>
      </w:r>
      <w:proofErr w:type="spellEnd"/>
      <w:r w:rsidRPr="00BD308C">
        <w:rPr>
          <w:sz w:val="20"/>
          <w:szCs w:val="28"/>
        </w:rPr>
        <w:t xml:space="preserve"> και η μορφοποίηση του παρατιθέμενου κειμένου εξα</w:t>
      </w:r>
      <w:r>
        <w:rPr>
          <w:sz w:val="20"/>
          <w:szCs w:val="28"/>
        </w:rPr>
        <w:t xml:space="preserve">ρτάται καταρχάς από το αν είναι </w:t>
      </w:r>
      <w:r w:rsidRPr="00BD308C">
        <w:rPr>
          <w:sz w:val="20"/>
          <w:szCs w:val="28"/>
        </w:rPr>
        <w:t>μεγάλο ή όχι. Αν έχουμε να κάνουμε μία μικρή παράθεση (π.χ. 2 γραμμές κειμένου), τότε την</w:t>
      </w:r>
      <w:r>
        <w:rPr>
          <w:sz w:val="20"/>
          <w:szCs w:val="28"/>
        </w:rPr>
        <w:t xml:space="preserve"> </w:t>
      </w:r>
      <w:r w:rsidRPr="00BD308C">
        <w:rPr>
          <w:sz w:val="20"/>
          <w:szCs w:val="28"/>
        </w:rPr>
        <w:t>ενσωματώνουμε στη ροή του κυρίως κειμένου, με την τοποθέτηση εισαγωγικών (βλέπε προηγούμενο</w:t>
      </w:r>
      <w:r>
        <w:rPr>
          <w:sz w:val="20"/>
          <w:szCs w:val="28"/>
        </w:rPr>
        <w:t xml:space="preserve"> </w:t>
      </w:r>
      <w:r w:rsidRPr="00BD308C">
        <w:rPr>
          <w:sz w:val="20"/>
          <w:szCs w:val="28"/>
        </w:rPr>
        <w:t>παράδειγμα). Αν έχουμε μεγαλύτερο κείμενο, τότε υπάρχουν δύο τρόποι για να γίνει η παράθεσή του:</w:t>
      </w:r>
    </w:p>
    <w:p w14:paraId="4130F1B8" w14:textId="77777777" w:rsidR="00BD308C" w:rsidRPr="00BD308C" w:rsidRDefault="00BD308C" w:rsidP="00F10968">
      <w:pPr>
        <w:rPr>
          <w:sz w:val="20"/>
          <w:szCs w:val="28"/>
        </w:rPr>
      </w:pPr>
      <w:r w:rsidRPr="00BD308C">
        <w:rPr>
          <w:sz w:val="20"/>
          <w:szCs w:val="28"/>
        </w:rPr>
        <w:t>α) Να τοποθετηθεί κάτω από την προηγούμενη παράγραφο του κυρί</w:t>
      </w:r>
      <w:r>
        <w:rPr>
          <w:sz w:val="20"/>
          <w:szCs w:val="28"/>
        </w:rPr>
        <w:t xml:space="preserve">ως κειμένου, με το ίδιο μέγεθος </w:t>
      </w:r>
      <w:r w:rsidRPr="00BD308C">
        <w:rPr>
          <w:sz w:val="20"/>
          <w:szCs w:val="28"/>
        </w:rPr>
        <w:t xml:space="preserve">γραμματοσειράς (π.χ. </w:t>
      </w:r>
      <w:proofErr w:type="spellStart"/>
      <w:r w:rsidRPr="00BD308C">
        <w:rPr>
          <w:sz w:val="20"/>
          <w:szCs w:val="28"/>
        </w:rPr>
        <w:t>Times</w:t>
      </w:r>
      <w:proofErr w:type="spellEnd"/>
      <w:r w:rsidRPr="00BD308C">
        <w:rPr>
          <w:sz w:val="20"/>
          <w:szCs w:val="28"/>
        </w:rPr>
        <w:t xml:space="preserve"> </w:t>
      </w:r>
      <w:proofErr w:type="spellStart"/>
      <w:r w:rsidRPr="00BD308C">
        <w:rPr>
          <w:sz w:val="20"/>
          <w:szCs w:val="28"/>
        </w:rPr>
        <w:t>New</w:t>
      </w:r>
      <w:proofErr w:type="spellEnd"/>
      <w:r w:rsidRPr="00BD308C">
        <w:rPr>
          <w:sz w:val="20"/>
          <w:szCs w:val="28"/>
        </w:rPr>
        <w:t xml:space="preserve"> </w:t>
      </w:r>
      <w:proofErr w:type="spellStart"/>
      <w:r w:rsidRPr="00BD308C">
        <w:rPr>
          <w:sz w:val="20"/>
          <w:szCs w:val="28"/>
        </w:rPr>
        <w:t>Roman</w:t>
      </w:r>
      <w:proofErr w:type="spellEnd"/>
      <w:r w:rsidRPr="00BD308C">
        <w:rPr>
          <w:sz w:val="20"/>
          <w:szCs w:val="28"/>
        </w:rPr>
        <w:t>, 12 στιγμών), αλλά με μεγαλύτερη εσοχή από το αριστερό μέρος</w:t>
      </w:r>
      <w:r>
        <w:rPr>
          <w:sz w:val="20"/>
          <w:szCs w:val="28"/>
        </w:rPr>
        <w:t xml:space="preserve"> </w:t>
      </w:r>
      <w:r w:rsidRPr="00BD308C">
        <w:rPr>
          <w:sz w:val="20"/>
          <w:szCs w:val="28"/>
        </w:rPr>
        <w:t>της σελίδας (π.χ. αν η παράγραφος έχει εσοχή 2,4 εκατ., τότε τοποθετούμε την προς παράθεση παράγραφο</w:t>
      </w:r>
      <w:r>
        <w:rPr>
          <w:sz w:val="20"/>
          <w:szCs w:val="28"/>
        </w:rPr>
        <w:t xml:space="preserve"> </w:t>
      </w:r>
      <w:r w:rsidRPr="00BD308C">
        <w:rPr>
          <w:sz w:val="20"/>
          <w:szCs w:val="28"/>
        </w:rPr>
        <w:t>με εσοχή 4 εκατ.). Π.χ.</w:t>
      </w:r>
    </w:p>
    <w:p w14:paraId="0DB60453" w14:textId="77777777" w:rsidR="00BD308C" w:rsidRPr="00BD308C" w:rsidRDefault="00BD308C" w:rsidP="00F10968">
      <w:pPr>
        <w:rPr>
          <w:sz w:val="20"/>
          <w:szCs w:val="28"/>
        </w:rPr>
      </w:pPr>
      <w:r w:rsidRPr="00BD308C">
        <w:rPr>
          <w:sz w:val="20"/>
          <w:szCs w:val="28"/>
        </w:rPr>
        <w:t xml:space="preserve">Σύμφωνα με τον Αριστοτέλη (Ηθικά </w:t>
      </w:r>
      <w:proofErr w:type="spellStart"/>
      <w:r w:rsidRPr="00BD308C">
        <w:rPr>
          <w:sz w:val="20"/>
          <w:szCs w:val="28"/>
        </w:rPr>
        <w:t>Νικομάχεια</w:t>
      </w:r>
      <w:proofErr w:type="spellEnd"/>
      <w:r w:rsidRPr="00BD308C">
        <w:rPr>
          <w:sz w:val="20"/>
          <w:szCs w:val="28"/>
        </w:rPr>
        <w:t>, Εκδόσεις Κάκτος 1994):</w:t>
      </w:r>
    </w:p>
    <w:p w14:paraId="1AD0ADE2" w14:textId="77777777" w:rsidR="00BD308C" w:rsidRPr="00BD308C" w:rsidRDefault="00BD308C" w:rsidP="00F10968">
      <w:pPr>
        <w:ind w:left="720"/>
        <w:rPr>
          <w:sz w:val="20"/>
          <w:szCs w:val="28"/>
        </w:rPr>
      </w:pPr>
      <w:r w:rsidRPr="00BD308C">
        <w:rPr>
          <w:sz w:val="20"/>
          <w:szCs w:val="28"/>
        </w:rPr>
        <w:t>«</w:t>
      </w:r>
      <w:r>
        <w:rPr>
          <w:sz w:val="20"/>
          <w:szCs w:val="28"/>
        </w:rPr>
        <w:t>Δ</w:t>
      </w:r>
      <w:r w:rsidRPr="00BD308C">
        <w:rPr>
          <w:sz w:val="20"/>
          <w:szCs w:val="28"/>
        </w:rPr>
        <w:t>ιαφωνούν, όμως, μεταξύ τους σχετικά με το τι είναι η ευδαιμον</w:t>
      </w:r>
      <w:r>
        <w:rPr>
          <w:sz w:val="20"/>
          <w:szCs w:val="28"/>
        </w:rPr>
        <w:t xml:space="preserve">ία και δεν την αποτιμούν με τον </w:t>
      </w:r>
      <w:r w:rsidRPr="00BD308C">
        <w:rPr>
          <w:sz w:val="20"/>
          <w:szCs w:val="28"/>
        </w:rPr>
        <w:t xml:space="preserve">ίδιο τρόπο οι πολλοί και οι σοφοί. </w:t>
      </w:r>
      <w:r w:rsidR="00BA26EA">
        <w:rPr>
          <w:sz w:val="20"/>
          <w:szCs w:val="28"/>
        </w:rPr>
        <w:t>δ</w:t>
      </w:r>
      <w:r w:rsidRPr="00BD308C">
        <w:rPr>
          <w:sz w:val="20"/>
          <w:szCs w:val="28"/>
        </w:rPr>
        <w:t>ιότι εκείνοι την κατατάσσουν στα απτά και φανερά πράγματα,</w:t>
      </w:r>
      <w:r>
        <w:rPr>
          <w:sz w:val="20"/>
          <w:szCs w:val="28"/>
        </w:rPr>
        <w:t xml:space="preserve"> </w:t>
      </w:r>
      <w:r w:rsidRPr="00BD308C">
        <w:rPr>
          <w:sz w:val="20"/>
          <w:szCs w:val="28"/>
        </w:rPr>
        <w:t>όπως είναι η ηδονή ή ο πλούτος ή η τιμή, ενώ αυτοί τη θεωρούν κάτι άλλο. Σε πολλές περιπτώσεις, ο</w:t>
      </w:r>
      <w:r>
        <w:rPr>
          <w:sz w:val="20"/>
          <w:szCs w:val="28"/>
        </w:rPr>
        <w:t xml:space="preserve"> </w:t>
      </w:r>
      <w:r w:rsidRPr="00BD308C">
        <w:rPr>
          <w:sz w:val="20"/>
          <w:szCs w:val="28"/>
        </w:rPr>
        <w:t>ίδιος άνθρωπος έχει διαφορετική γνώμη, διότι όταν αρρωστήσει, θεωρεί την υγεία ευδαιμονία κι όταν</w:t>
      </w:r>
      <w:r>
        <w:rPr>
          <w:sz w:val="20"/>
          <w:szCs w:val="28"/>
        </w:rPr>
        <w:t xml:space="preserve"> </w:t>
      </w:r>
      <w:r w:rsidRPr="00BD308C">
        <w:rPr>
          <w:sz w:val="20"/>
          <w:szCs w:val="28"/>
        </w:rPr>
        <w:t>είναι φτωχός, τα πλούτη.»</w:t>
      </w:r>
    </w:p>
    <w:p w14:paraId="52AB86C0" w14:textId="77777777" w:rsidR="00BD308C" w:rsidRPr="00BD308C" w:rsidRDefault="00BD308C" w:rsidP="00F10968">
      <w:pPr>
        <w:rPr>
          <w:sz w:val="20"/>
          <w:szCs w:val="28"/>
        </w:rPr>
      </w:pPr>
      <w:r w:rsidRPr="00BD308C">
        <w:rPr>
          <w:sz w:val="20"/>
          <w:szCs w:val="28"/>
        </w:rPr>
        <w:lastRenderedPageBreak/>
        <w:t>β) Η παράγραφος της παράθεσης να μην έχει μεγαλύτερη εσοχή από τις</w:t>
      </w:r>
      <w:r>
        <w:rPr>
          <w:sz w:val="20"/>
          <w:szCs w:val="28"/>
        </w:rPr>
        <w:t xml:space="preserve"> υπόλοιπες παραγράφους, αλλά τα </w:t>
      </w:r>
      <w:r w:rsidRPr="00BD308C">
        <w:rPr>
          <w:sz w:val="20"/>
          <w:szCs w:val="28"/>
        </w:rPr>
        <w:t>γράμματά της να γραφτούν πλάγια, ούτως ώστε να ξεχωρίζουν από τα υπόλοιπα του κειμένου. Π.χ.</w:t>
      </w:r>
    </w:p>
    <w:p w14:paraId="195D50D0" w14:textId="77777777" w:rsidR="00BD308C" w:rsidRPr="00BD308C" w:rsidRDefault="00BD308C" w:rsidP="00F10968">
      <w:pPr>
        <w:rPr>
          <w:sz w:val="20"/>
          <w:szCs w:val="28"/>
        </w:rPr>
      </w:pPr>
      <w:r w:rsidRPr="00BD308C">
        <w:rPr>
          <w:sz w:val="20"/>
          <w:szCs w:val="28"/>
        </w:rPr>
        <w:t>Το 1991 η Παγκόσμια Οργάνωση Υγείας επανήλθε με μια περι</w:t>
      </w:r>
      <w:r>
        <w:rPr>
          <w:sz w:val="20"/>
          <w:szCs w:val="28"/>
        </w:rPr>
        <w:t xml:space="preserve">σσότερο ξεκάθαρη και σαφή πλέον </w:t>
      </w:r>
      <w:r w:rsidRPr="00BD308C">
        <w:rPr>
          <w:sz w:val="20"/>
          <w:szCs w:val="28"/>
        </w:rPr>
        <w:t>αναφορά στην ποιότητα ζωής:</w:t>
      </w:r>
    </w:p>
    <w:p w14:paraId="2BF205F8" w14:textId="77777777" w:rsidR="00B0741F" w:rsidRDefault="00BD308C" w:rsidP="00F10968">
      <w:pPr>
        <w:rPr>
          <w:i/>
          <w:sz w:val="20"/>
          <w:szCs w:val="28"/>
        </w:rPr>
      </w:pPr>
      <w:r w:rsidRPr="00BD308C">
        <w:rPr>
          <w:i/>
          <w:sz w:val="20"/>
          <w:szCs w:val="28"/>
        </w:rPr>
        <w:t>«…όλοι οι άνθρωποι πρέπει να έχουν την ευκαιρία να αναπτύξουν το δυναμικό υγείας, για να μπορέσουν να ζήσουν ζωή που να τους ικανοποιεί κοινωνικά, οικονομικά και ψυχικά».</w:t>
      </w:r>
    </w:p>
    <w:p w14:paraId="7EDBBCBA" w14:textId="77777777" w:rsidR="007318FF" w:rsidRDefault="007318FF" w:rsidP="00F10968">
      <w:pPr>
        <w:rPr>
          <w:i/>
          <w:sz w:val="20"/>
          <w:szCs w:val="28"/>
        </w:rPr>
      </w:pPr>
    </w:p>
    <w:p w14:paraId="4EE43045" w14:textId="77777777" w:rsidR="007318FF" w:rsidRPr="007318FF" w:rsidRDefault="007318FF" w:rsidP="00F10968">
      <w:pPr>
        <w:rPr>
          <w:b/>
          <w:szCs w:val="28"/>
        </w:rPr>
      </w:pPr>
      <w:r w:rsidRPr="007318FF">
        <w:rPr>
          <w:b/>
          <w:szCs w:val="28"/>
        </w:rPr>
        <w:t>2</w:t>
      </w:r>
      <w:r>
        <w:rPr>
          <w:b/>
          <w:szCs w:val="28"/>
        </w:rPr>
        <w:t>.</w:t>
      </w:r>
      <w:r w:rsidRPr="007318FF">
        <w:rPr>
          <w:b/>
          <w:szCs w:val="28"/>
        </w:rPr>
        <w:t xml:space="preserve"> Κατάλογος βιβλιογραφίας (στο τέλος της εργασίας)</w:t>
      </w:r>
    </w:p>
    <w:p w14:paraId="231C94EB" w14:textId="77777777" w:rsidR="007318FF" w:rsidRPr="007318FF" w:rsidRDefault="007318FF" w:rsidP="00F10968">
      <w:pPr>
        <w:rPr>
          <w:sz w:val="20"/>
          <w:szCs w:val="28"/>
        </w:rPr>
      </w:pPr>
      <w:r>
        <w:rPr>
          <w:sz w:val="20"/>
          <w:szCs w:val="28"/>
        </w:rPr>
        <w:t xml:space="preserve">- </w:t>
      </w:r>
      <w:r w:rsidRPr="007318FF">
        <w:rPr>
          <w:sz w:val="20"/>
          <w:szCs w:val="28"/>
        </w:rPr>
        <w:t>Όλες οι βιβλιογραφικές παραπομπές που αναφέρονται στο κείμενο (και μόνον αυτές) περιέχονται στο βιβλιογραφικό κατάλογο, ο οποίος αρχίζει σε ξεχωριστή σελίδα.</w:t>
      </w:r>
    </w:p>
    <w:p w14:paraId="1A89CAA6" w14:textId="77777777" w:rsidR="007318FF" w:rsidRPr="007318FF" w:rsidRDefault="007318FF" w:rsidP="00F10968">
      <w:pPr>
        <w:rPr>
          <w:sz w:val="20"/>
          <w:szCs w:val="28"/>
        </w:rPr>
      </w:pPr>
      <w:r w:rsidRPr="007318FF">
        <w:rPr>
          <w:sz w:val="20"/>
          <w:szCs w:val="28"/>
        </w:rPr>
        <w:t>- Σιγουρευτείτε ότι κάθε αναφορά στο κείμενό σας βρίσκεται στον κατάλογο της βιβλιογραφίας σας, καθώς και ότι κάθε στοιχείο του καταλόγου της βιβλιογραφίας σας χρησιμοποιήθηκε στο κείμενό σας.</w:t>
      </w:r>
    </w:p>
    <w:p w14:paraId="332FFC86" w14:textId="77777777" w:rsidR="007318FF" w:rsidRPr="007318FF" w:rsidRDefault="007318FF" w:rsidP="00F10968">
      <w:pPr>
        <w:rPr>
          <w:sz w:val="20"/>
          <w:szCs w:val="28"/>
        </w:rPr>
      </w:pPr>
      <w:r w:rsidRPr="007318FF">
        <w:rPr>
          <w:sz w:val="20"/>
          <w:szCs w:val="28"/>
        </w:rPr>
        <w:t>- Οι πηγές πρέπει να αναφέρονται με αλφαβητική σειρά σύμφωνα με τον παρακάτω Πίνακα.</w:t>
      </w:r>
    </w:p>
    <w:p w14:paraId="52F77FB0" w14:textId="77777777" w:rsidR="007318FF" w:rsidRPr="007318FF" w:rsidRDefault="007318FF" w:rsidP="00F10968">
      <w:pPr>
        <w:rPr>
          <w:sz w:val="20"/>
          <w:szCs w:val="28"/>
        </w:rPr>
      </w:pPr>
      <w:r w:rsidRPr="007318FF">
        <w:rPr>
          <w:sz w:val="20"/>
          <w:szCs w:val="28"/>
        </w:rPr>
        <w:t>- Αν ο/οι συγγραφέας/</w:t>
      </w:r>
      <w:proofErr w:type="spellStart"/>
      <w:r w:rsidRPr="007318FF">
        <w:rPr>
          <w:sz w:val="20"/>
          <w:szCs w:val="28"/>
        </w:rPr>
        <w:t>είς</w:t>
      </w:r>
      <w:proofErr w:type="spellEnd"/>
      <w:r w:rsidRPr="007318FF">
        <w:rPr>
          <w:sz w:val="20"/>
          <w:szCs w:val="28"/>
        </w:rPr>
        <w:t xml:space="preserve"> έχει/</w:t>
      </w:r>
      <w:proofErr w:type="spellStart"/>
      <w:r w:rsidRPr="007318FF">
        <w:rPr>
          <w:sz w:val="20"/>
          <w:szCs w:val="28"/>
        </w:rPr>
        <w:t>ουν</w:t>
      </w:r>
      <w:proofErr w:type="spellEnd"/>
      <w:r w:rsidRPr="007318FF">
        <w:rPr>
          <w:sz w:val="20"/>
          <w:szCs w:val="28"/>
        </w:rPr>
        <w:t xml:space="preserve"> περισσότερα από ένα, βιβλία ή άρθρα, ξεκινήστε από εκείνο που γράφτηκε πρώτο. Προτεραιότητα έχουν επίσης, τα ατομικά σε σύγκριση με τα συλλογικά έργα. Αν έχουμε συγγραφέα που στο ίδιο έτος έχει πολλές δημοσιεύσεις, τότε τις διαχωρίζουμε με τη χρήση γραμμάτων μετά το έτος (όπως και μέσα στο κείμενο).</w:t>
      </w:r>
    </w:p>
    <w:p w14:paraId="7BEA6910" w14:textId="77777777" w:rsidR="007318FF" w:rsidRPr="007318FF" w:rsidRDefault="007318FF" w:rsidP="00F10968">
      <w:pPr>
        <w:rPr>
          <w:sz w:val="20"/>
          <w:szCs w:val="28"/>
        </w:rPr>
      </w:pPr>
      <w:r w:rsidRPr="007318FF">
        <w:rPr>
          <w:sz w:val="20"/>
          <w:szCs w:val="28"/>
        </w:rPr>
        <w:t xml:space="preserve">- Σε γενικές γραμμές, στα άρθρα αναγράφονται αρχικά τα ονόματα των συγγραφέων (μετά το επώνυμο και το αρχικό του ονόματος ή και του πατρώνυμου αν υπάρχει -χωρίς τελείες- ακολουθεί κόμμα και το επώνυμο του επόμενου συγγραφέα </w:t>
      </w:r>
      <w:proofErr w:type="spellStart"/>
      <w:r w:rsidRPr="007318FF">
        <w:rPr>
          <w:sz w:val="20"/>
          <w:szCs w:val="28"/>
        </w:rPr>
        <w:t>κ.ο.κ.</w:t>
      </w:r>
      <w:proofErr w:type="spellEnd"/>
      <w:r w:rsidRPr="007318FF">
        <w:rPr>
          <w:sz w:val="20"/>
          <w:szCs w:val="28"/>
        </w:rPr>
        <w:t>, όταν έχουμε περισσότερους από έξι συγγραφείς αναγράφεται το όνομα του πρώτου και μετά η συντομογραφία ‘και συν.’ ή ‘</w:t>
      </w:r>
      <w:proofErr w:type="spellStart"/>
      <w:r w:rsidRPr="007318FF">
        <w:rPr>
          <w:sz w:val="20"/>
          <w:szCs w:val="28"/>
        </w:rPr>
        <w:t>et</w:t>
      </w:r>
      <w:proofErr w:type="spellEnd"/>
      <w:r w:rsidRPr="007318FF">
        <w:rPr>
          <w:sz w:val="20"/>
          <w:szCs w:val="28"/>
        </w:rPr>
        <w:t xml:space="preserve"> </w:t>
      </w:r>
      <w:proofErr w:type="spellStart"/>
      <w:r w:rsidRPr="007318FF">
        <w:rPr>
          <w:sz w:val="20"/>
          <w:szCs w:val="28"/>
        </w:rPr>
        <w:t>al</w:t>
      </w:r>
      <w:proofErr w:type="spellEnd"/>
      <w:r w:rsidRPr="007318FF">
        <w:rPr>
          <w:sz w:val="20"/>
          <w:szCs w:val="28"/>
        </w:rPr>
        <w:t>.’), ακολουθεί ο τίτλος της εργασίας, το περιοδικό, το έτος, ο τόμος ή και το τεύχος του περιοδικού, διπλή τελεία και οι σελίδες του άρθρου (πρώτη, παύλα και τελευταία).</w:t>
      </w:r>
    </w:p>
    <w:p w14:paraId="6ACD7AC1" w14:textId="77777777" w:rsidR="007318FF" w:rsidRPr="007318FF" w:rsidRDefault="007318FF" w:rsidP="00F10968">
      <w:pPr>
        <w:rPr>
          <w:sz w:val="20"/>
          <w:szCs w:val="28"/>
        </w:rPr>
      </w:pPr>
      <w:r w:rsidRPr="007318FF">
        <w:rPr>
          <w:sz w:val="20"/>
          <w:szCs w:val="28"/>
        </w:rPr>
        <w:t>Οι τίτλοι των περιοδικών πρέπει να αναγράφονται, είτε ολόκληροι, είτε με σύντμηση.</w:t>
      </w:r>
    </w:p>
    <w:p w14:paraId="67EB2656" w14:textId="77777777" w:rsidR="007318FF" w:rsidRPr="007318FF" w:rsidRDefault="007318FF" w:rsidP="00F10968">
      <w:pPr>
        <w:rPr>
          <w:sz w:val="20"/>
          <w:szCs w:val="28"/>
        </w:rPr>
      </w:pPr>
      <w:r w:rsidRPr="007318FF">
        <w:rPr>
          <w:sz w:val="20"/>
          <w:szCs w:val="28"/>
        </w:rPr>
        <w:t>- Εργασίες που έχουν γίνει δεκτές για δημοσίευση, αλλά δε δημοσιεύθηκαν ακόμη, μπορούν να αναφερθούν στη βιβλιογραφία. Στην περίπτωση αυτή σημειώνεται το περιοδικό και η φράση «υπό δημοσίευση» (σε παρένθεση).</w:t>
      </w:r>
    </w:p>
    <w:p w14:paraId="432AA48F" w14:textId="77777777" w:rsidR="007318FF" w:rsidRPr="007318FF" w:rsidRDefault="007318FF" w:rsidP="00F10968">
      <w:pPr>
        <w:rPr>
          <w:sz w:val="20"/>
          <w:szCs w:val="28"/>
        </w:rPr>
      </w:pPr>
      <w:r w:rsidRPr="007318FF">
        <w:rPr>
          <w:sz w:val="20"/>
          <w:szCs w:val="28"/>
        </w:rPr>
        <w:t xml:space="preserve">- Για τα βιβλία οι απαραίτητες πληροφορίες είναι : όνομα συγγραφέα ή επιμελητή (μετά το επώνυμο και το αρχικό του ονόματος ή και του πατρώνυμου αν υπάρχει -χωρίς τελείες- ακολουθεί κόμμα και το επώνυμο του επόμενου συγγραφέα </w:t>
      </w:r>
      <w:proofErr w:type="spellStart"/>
      <w:r w:rsidRPr="007318FF">
        <w:rPr>
          <w:sz w:val="20"/>
          <w:szCs w:val="28"/>
        </w:rPr>
        <w:t>κ.ο.κ.</w:t>
      </w:r>
      <w:proofErr w:type="spellEnd"/>
      <w:r w:rsidRPr="007318FF">
        <w:rPr>
          <w:sz w:val="20"/>
          <w:szCs w:val="28"/>
        </w:rPr>
        <w:t>, όταν έχουμε περισσότερους από έξι συγγραφείς αναγράφεται το όνομα του πρώτου και μετά η συντομογραφία ‘και συν.’ ή ‘</w:t>
      </w:r>
      <w:proofErr w:type="spellStart"/>
      <w:r w:rsidRPr="007318FF">
        <w:rPr>
          <w:sz w:val="20"/>
          <w:szCs w:val="28"/>
        </w:rPr>
        <w:t>et</w:t>
      </w:r>
      <w:proofErr w:type="spellEnd"/>
      <w:r w:rsidRPr="007318FF">
        <w:rPr>
          <w:sz w:val="20"/>
          <w:szCs w:val="28"/>
        </w:rPr>
        <w:t xml:space="preserve"> </w:t>
      </w:r>
      <w:proofErr w:type="spellStart"/>
      <w:r w:rsidRPr="007318FF">
        <w:rPr>
          <w:sz w:val="20"/>
          <w:szCs w:val="28"/>
        </w:rPr>
        <w:t>al</w:t>
      </w:r>
      <w:proofErr w:type="spellEnd"/>
      <w:r w:rsidRPr="007318FF">
        <w:rPr>
          <w:sz w:val="20"/>
          <w:szCs w:val="28"/>
        </w:rPr>
        <w:t>.’),. Τίτλος του βιβλίου. Έτος έκδοσης. Πληροφορίες έκδοσης (πόλη και εκδοτικός οίκος). Σελίδες (αν γίνεται συγκεκριμένη αναφορά).</w:t>
      </w:r>
    </w:p>
    <w:p w14:paraId="55F7CA54" w14:textId="77777777" w:rsidR="007318FF" w:rsidRPr="007318FF" w:rsidRDefault="007318FF" w:rsidP="00F10968">
      <w:pPr>
        <w:rPr>
          <w:sz w:val="20"/>
          <w:szCs w:val="28"/>
        </w:rPr>
      </w:pPr>
      <w:r w:rsidRPr="007318FF">
        <w:rPr>
          <w:sz w:val="20"/>
          <w:szCs w:val="28"/>
        </w:rPr>
        <w:t>- Μην ξεχνάτε ότι πρέπει αναφέρεστε σε έγκυρες πηγές και επιστημονικά περιοδικά και ότι οι βιβλιογραφικές παραπομπές πρέπει να επαληθεύονται από τους συγγραφείς από τα πρωτότυπα κείμενα.</w:t>
      </w:r>
    </w:p>
    <w:p w14:paraId="1E19E431" w14:textId="77777777" w:rsidR="007318FF" w:rsidRDefault="007318FF" w:rsidP="00F10968">
      <w:pPr>
        <w:rPr>
          <w:sz w:val="20"/>
          <w:szCs w:val="28"/>
        </w:rPr>
      </w:pPr>
      <w:r w:rsidRPr="007318FF">
        <w:rPr>
          <w:sz w:val="20"/>
          <w:szCs w:val="28"/>
        </w:rPr>
        <w:lastRenderedPageBreak/>
        <w:t>Παραδείγματα του ορθού τρόπου γραφής του βιβλιογραφικού καταλόγου, ο οποίος πρέπει αναγκαστικά να ακολουθείται, δίνονται παρακάτω:</w:t>
      </w:r>
    </w:p>
    <w:p w14:paraId="6253DFF3" w14:textId="77777777" w:rsidR="00AF12CD" w:rsidRPr="007318FF" w:rsidRDefault="00AF12CD" w:rsidP="00F10968">
      <w:pPr>
        <w:rPr>
          <w:sz w:val="20"/>
          <w:szCs w:val="28"/>
        </w:rPr>
      </w:pPr>
    </w:p>
    <w:p w14:paraId="46C3574D" w14:textId="77777777" w:rsidR="007318FF" w:rsidRPr="00D625A8" w:rsidRDefault="007318FF" w:rsidP="00F10968">
      <w:pPr>
        <w:rPr>
          <w:b/>
          <w:sz w:val="20"/>
          <w:szCs w:val="28"/>
        </w:rPr>
      </w:pPr>
      <w:r w:rsidRPr="00D625A8">
        <w:rPr>
          <w:b/>
          <w:sz w:val="20"/>
          <w:szCs w:val="28"/>
        </w:rPr>
        <w:t>ΠΕΡΙΟΔΙΚΑ</w:t>
      </w:r>
    </w:p>
    <w:p w14:paraId="4EF8FFA3" w14:textId="77777777" w:rsidR="007318FF" w:rsidRPr="00D625A8" w:rsidRDefault="007318FF" w:rsidP="00F10968">
      <w:pPr>
        <w:rPr>
          <w:sz w:val="20"/>
          <w:szCs w:val="28"/>
          <w:u w:val="single"/>
        </w:rPr>
      </w:pPr>
      <w:r w:rsidRPr="00D625A8">
        <w:rPr>
          <w:sz w:val="20"/>
          <w:szCs w:val="28"/>
          <w:u w:val="single"/>
        </w:rPr>
        <w:t>α. Τυπικό άρθρο περιοδικού</w:t>
      </w:r>
    </w:p>
    <w:p w14:paraId="4173E1D0" w14:textId="77777777" w:rsidR="007318FF" w:rsidRPr="007318FF" w:rsidRDefault="007318FF" w:rsidP="00F10968">
      <w:pPr>
        <w:rPr>
          <w:sz w:val="20"/>
          <w:szCs w:val="28"/>
        </w:rPr>
      </w:pPr>
      <w:r w:rsidRPr="007318FF">
        <w:rPr>
          <w:sz w:val="20"/>
          <w:szCs w:val="28"/>
        </w:rPr>
        <w:t xml:space="preserve">Αναφέρονται τα επώνυμα και τα αρχικά των ονομάτων όλων των συγγραφέων μέχρι έξι (όταν είναι περισσότεροι ακολουθεί η ένδειξη </w:t>
      </w:r>
      <w:proofErr w:type="spellStart"/>
      <w:r w:rsidRPr="007318FF">
        <w:rPr>
          <w:sz w:val="20"/>
          <w:szCs w:val="28"/>
        </w:rPr>
        <w:t>et</w:t>
      </w:r>
      <w:proofErr w:type="spellEnd"/>
      <w:r w:rsidRPr="007318FF">
        <w:rPr>
          <w:sz w:val="20"/>
          <w:szCs w:val="28"/>
        </w:rPr>
        <w:t xml:space="preserve"> </w:t>
      </w:r>
      <w:proofErr w:type="spellStart"/>
      <w:r w:rsidRPr="007318FF">
        <w:rPr>
          <w:sz w:val="20"/>
          <w:szCs w:val="28"/>
        </w:rPr>
        <w:t>al</w:t>
      </w:r>
      <w:proofErr w:type="spellEnd"/>
      <w:r w:rsidRPr="007318FF">
        <w:rPr>
          <w:sz w:val="20"/>
          <w:szCs w:val="28"/>
        </w:rPr>
        <w:t>., στα ελληνικά άρθρα γράφουμε και συν.), ο τίτλος της εργασίας, ολόκληρο το όνομα του περιοδικού ή η συντομογραφία του, το έτος, ο τόμος, το τεύχος (αριθμός ή μήνας – αν υπάρχουν), η πρώτη και η τελευταία σελίδα της δημοσίευσης. Στην παράγραφο της παραπομπής υπάρχει πάντα η ίδια προεξοχή. Π.χ.</w:t>
      </w:r>
    </w:p>
    <w:p w14:paraId="15AABAFD" w14:textId="77777777" w:rsidR="007318FF" w:rsidRPr="00D625A8" w:rsidRDefault="007318FF" w:rsidP="00F10968">
      <w:pPr>
        <w:ind w:left="720" w:hanging="720"/>
        <w:rPr>
          <w:i/>
          <w:sz w:val="20"/>
          <w:szCs w:val="28"/>
        </w:rPr>
      </w:pPr>
      <w:proofErr w:type="spellStart"/>
      <w:r w:rsidRPr="00D625A8">
        <w:rPr>
          <w:i/>
          <w:sz w:val="20"/>
          <w:szCs w:val="28"/>
          <w:lang w:val="en-US"/>
        </w:rPr>
        <w:t>Ricou</w:t>
      </w:r>
      <w:proofErr w:type="spellEnd"/>
      <w:r w:rsidRPr="00D625A8">
        <w:rPr>
          <w:i/>
          <w:sz w:val="20"/>
          <w:szCs w:val="28"/>
          <w:lang w:val="en-US"/>
        </w:rPr>
        <w:t xml:space="preserve"> FJ, </w:t>
      </w:r>
      <w:proofErr w:type="spellStart"/>
      <w:r w:rsidRPr="00D625A8">
        <w:rPr>
          <w:i/>
          <w:sz w:val="20"/>
          <w:szCs w:val="28"/>
          <w:lang w:val="en-US"/>
        </w:rPr>
        <w:t>Suilen</w:t>
      </w:r>
      <w:proofErr w:type="spellEnd"/>
      <w:r w:rsidRPr="00D625A8">
        <w:rPr>
          <w:i/>
          <w:sz w:val="20"/>
          <w:szCs w:val="28"/>
          <w:lang w:val="en-US"/>
        </w:rPr>
        <w:t xml:space="preserve"> C, </w:t>
      </w:r>
      <w:proofErr w:type="spellStart"/>
      <w:r w:rsidRPr="00D625A8">
        <w:rPr>
          <w:i/>
          <w:sz w:val="20"/>
          <w:szCs w:val="28"/>
          <w:lang w:val="en-US"/>
        </w:rPr>
        <w:t>Rothmeier</w:t>
      </w:r>
      <w:proofErr w:type="spellEnd"/>
      <w:r w:rsidRPr="00D625A8">
        <w:rPr>
          <w:i/>
          <w:sz w:val="20"/>
          <w:szCs w:val="28"/>
          <w:lang w:val="en-US"/>
        </w:rPr>
        <w:t xml:space="preserve"> C, </w:t>
      </w:r>
      <w:proofErr w:type="spellStart"/>
      <w:r w:rsidRPr="00D625A8">
        <w:rPr>
          <w:i/>
          <w:sz w:val="20"/>
          <w:szCs w:val="28"/>
          <w:lang w:val="en-US"/>
        </w:rPr>
        <w:t>Gisselbaek</w:t>
      </w:r>
      <w:proofErr w:type="spellEnd"/>
      <w:r w:rsidRPr="00D625A8">
        <w:rPr>
          <w:i/>
          <w:sz w:val="20"/>
          <w:szCs w:val="28"/>
          <w:lang w:val="en-US"/>
        </w:rPr>
        <w:t xml:space="preserve"> A, Urban P. Coronary angiography in octogenarians: results and implications for revascularization. </w:t>
      </w:r>
      <w:proofErr w:type="spellStart"/>
      <w:r w:rsidRPr="00D625A8">
        <w:rPr>
          <w:i/>
          <w:sz w:val="20"/>
          <w:szCs w:val="28"/>
        </w:rPr>
        <w:t>Am</w:t>
      </w:r>
      <w:proofErr w:type="spellEnd"/>
      <w:r w:rsidRPr="00D625A8">
        <w:rPr>
          <w:i/>
          <w:sz w:val="20"/>
          <w:szCs w:val="28"/>
        </w:rPr>
        <w:t xml:space="preserve"> J </w:t>
      </w:r>
      <w:proofErr w:type="spellStart"/>
      <w:r w:rsidRPr="00D625A8">
        <w:rPr>
          <w:i/>
          <w:sz w:val="20"/>
          <w:szCs w:val="28"/>
        </w:rPr>
        <w:t>Med</w:t>
      </w:r>
      <w:proofErr w:type="spellEnd"/>
      <w:r w:rsidRPr="00D625A8">
        <w:rPr>
          <w:i/>
          <w:sz w:val="20"/>
          <w:szCs w:val="28"/>
        </w:rPr>
        <w:t xml:space="preserve"> 1995, 99(1): 16-21.</w:t>
      </w:r>
    </w:p>
    <w:p w14:paraId="51D427E4" w14:textId="77777777" w:rsidR="007318FF" w:rsidRPr="00D625A8" w:rsidRDefault="007318FF" w:rsidP="00F10968">
      <w:pPr>
        <w:ind w:left="720" w:hanging="720"/>
        <w:rPr>
          <w:i/>
          <w:sz w:val="20"/>
          <w:szCs w:val="28"/>
        </w:rPr>
      </w:pPr>
      <w:proofErr w:type="spellStart"/>
      <w:r w:rsidRPr="00D625A8">
        <w:rPr>
          <w:i/>
          <w:sz w:val="20"/>
          <w:szCs w:val="28"/>
        </w:rPr>
        <w:t>Υφαντόπουλος</w:t>
      </w:r>
      <w:proofErr w:type="spellEnd"/>
      <w:r w:rsidRPr="00D625A8">
        <w:rPr>
          <w:i/>
          <w:sz w:val="20"/>
          <w:szCs w:val="28"/>
        </w:rPr>
        <w:t xml:space="preserve"> Γ, Σαρρής Μ. Σχετιζόμενη με την υγεία ποιότητα ζωής. μεθοδολογία. μέτρησης. Αρχεία Ελληνικής Ιατρικής 2001, 18(3): 218-29.</w:t>
      </w:r>
    </w:p>
    <w:p w14:paraId="530B4792" w14:textId="77777777" w:rsidR="007318FF" w:rsidRPr="00D625A8" w:rsidRDefault="007318FF" w:rsidP="00F10968">
      <w:pPr>
        <w:rPr>
          <w:sz w:val="20"/>
          <w:szCs w:val="28"/>
          <w:u w:val="single"/>
        </w:rPr>
      </w:pPr>
      <w:r w:rsidRPr="00D625A8">
        <w:rPr>
          <w:sz w:val="20"/>
          <w:szCs w:val="28"/>
          <w:u w:val="single"/>
        </w:rPr>
        <w:t>β. Συλλογικό άρθρο (μεγάλη ομάδα συγγραφέων)</w:t>
      </w:r>
    </w:p>
    <w:p w14:paraId="72C57B89" w14:textId="77777777" w:rsidR="007318FF" w:rsidRPr="007318FF" w:rsidRDefault="007318FF" w:rsidP="00F10968">
      <w:pPr>
        <w:ind w:left="720" w:hanging="720"/>
        <w:rPr>
          <w:sz w:val="20"/>
          <w:szCs w:val="28"/>
        </w:rPr>
      </w:pPr>
      <w:r w:rsidRPr="00FD0A6D">
        <w:rPr>
          <w:i/>
          <w:sz w:val="20"/>
          <w:szCs w:val="28"/>
          <w:lang w:val="en-US"/>
        </w:rPr>
        <w:t>The</w:t>
      </w:r>
      <w:r w:rsidRPr="00987D81">
        <w:rPr>
          <w:i/>
          <w:sz w:val="20"/>
          <w:szCs w:val="28"/>
        </w:rPr>
        <w:t xml:space="preserve"> </w:t>
      </w:r>
      <w:r w:rsidRPr="00FD0A6D">
        <w:rPr>
          <w:i/>
          <w:sz w:val="20"/>
          <w:szCs w:val="28"/>
          <w:lang w:val="en-US"/>
        </w:rPr>
        <w:t>Royal</w:t>
      </w:r>
      <w:r w:rsidRPr="00987D81">
        <w:rPr>
          <w:i/>
          <w:sz w:val="20"/>
          <w:szCs w:val="28"/>
        </w:rPr>
        <w:t xml:space="preserve"> </w:t>
      </w:r>
      <w:r w:rsidRPr="00FD0A6D">
        <w:rPr>
          <w:i/>
          <w:sz w:val="20"/>
          <w:szCs w:val="28"/>
          <w:lang w:val="en-US"/>
        </w:rPr>
        <w:t>Marsden</w:t>
      </w:r>
      <w:r w:rsidRPr="00987D81">
        <w:rPr>
          <w:i/>
          <w:sz w:val="20"/>
          <w:szCs w:val="28"/>
        </w:rPr>
        <w:t xml:space="preserve"> </w:t>
      </w:r>
      <w:r w:rsidRPr="00FD0A6D">
        <w:rPr>
          <w:i/>
          <w:sz w:val="20"/>
          <w:szCs w:val="28"/>
          <w:lang w:val="en-US"/>
        </w:rPr>
        <w:t>Hospital</w:t>
      </w:r>
      <w:r w:rsidRPr="00987D81">
        <w:rPr>
          <w:i/>
          <w:sz w:val="20"/>
          <w:szCs w:val="28"/>
        </w:rPr>
        <w:t xml:space="preserve"> </w:t>
      </w:r>
      <w:r w:rsidRPr="00FD0A6D">
        <w:rPr>
          <w:i/>
          <w:sz w:val="20"/>
          <w:szCs w:val="28"/>
          <w:lang w:val="en-US"/>
        </w:rPr>
        <w:t>Bone</w:t>
      </w:r>
      <w:r w:rsidRPr="00987D81">
        <w:rPr>
          <w:i/>
          <w:sz w:val="20"/>
          <w:szCs w:val="28"/>
        </w:rPr>
        <w:t>-</w:t>
      </w:r>
      <w:r w:rsidRPr="00FD0A6D">
        <w:rPr>
          <w:i/>
          <w:sz w:val="20"/>
          <w:szCs w:val="28"/>
          <w:lang w:val="en-US"/>
        </w:rPr>
        <w:t>Marrow</w:t>
      </w:r>
      <w:r w:rsidRPr="00987D81">
        <w:rPr>
          <w:i/>
          <w:sz w:val="20"/>
          <w:szCs w:val="28"/>
        </w:rPr>
        <w:t xml:space="preserve"> </w:t>
      </w:r>
      <w:r w:rsidRPr="00FD0A6D">
        <w:rPr>
          <w:i/>
          <w:sz w:val="20"/>
          <w:szCs w:val="28"/>
          <w:lang w:val="en-US"/>
        </w:rPr>
        <w:t>Transplantation</w:t>
      </w:r>
      <w:r w:rsidRPr="00987D81">
        <w:rPr>
          <w:i/>
          <w:sz w:val="20"/>
          <w:szCs w:val="28"/>
        </w:rPr>
        <w:t xml:space="preserve"> </w:t>
      </w:r>
      <w:r w:rsidRPr="00FD0A6D">
        <w:rPr>
          <w:i/>
          <w:sz w:val="20"/>
          <w:szCs w:val="28"/>
          <w:lang w:val="en-US"/>
        </w:rPr>
        <w:t>Team</w:t>
      </w:r>
      <w:r w:rsidRPr="00987D81">
        <w:rPr>
          <w:i/>
          <w:sz w:val="20"/>
          <w:szCs w:val="28"/>
        </w:rPr>
        <w:t xml:space="preserve">. </w:t>
      </w:r>
      <w:r w:rsidRPr="00D625A8">
        <w:rPr>
          <w:i/>
          <w:sz w:val="20"/>
          <w:szCs w:val="28"/>
          <w:lang w:val="en-US"/>
        </w:rPr>
        <w:t xml:space="preserve">Failure of synergistic bone-marrow graft without preconditioning in post-hepatitis marrow aplasia. </w:t>
      </w:r>
      <w:proofErr w:type="spellStart"/>
      <w:r w:rsidRPr="00D625A8">
        <w:rPr>
          <w:i/>
          <w:sz w:val="20"/>
          <w:szCs w:val="28"/>
        </w:rPr>
        <w:t>Lancet</w:t>
      </w:r>
      <w:proofErr w:type="spellEnd"/>
      <w:r w:rsidRPr="00D625A8">
        <w:rPr>
          <w:i/>
          <w:sz w:val="20"/>
          <w:szCs w:val="28"/>
        </w:rPr>
        <w:t xml:space="preserve"> 1977, 2: 242-244</w:t>
      </w:r>
      <w:r w:rsidRPr="007318FF">
        <w:rPr>
          <w:sz w:val="20"/>
          <w:szCs w:val="28"/>
        </w:rPr>
        <w:t>.</w:t>
      </w:r>
    </w:p>
    <w:p w14:paraId="1D212C42" w14:textId="77777777" w:rsidR="007318FF" w:rsidRPr="00D625A8" w:rsidRDefault="007318FF" w:rsidP="00F10968">
      <w:pPr>
        <w:rPr>
          <w:sz w:val="20"/>
          <w:szCs w:val="28"/>
          <w:u w:val="single"/>
        </w:rPr>
      </w:pPr>
      <w:r w:rsidRPr="00D625A8">
        <w:rPr>
          <w:sz w:val="20"/>
          <w:szCs w:val="28"/>
          <w:u w:val="single"/>
        </w:rPr>
        <w:t>γ. Δεν αναφέρεται συγγραφέας</w:t>
      </w:r>
    </w:p>
    <w:p w14:paraId="1CABB2A0" w14:textId="77777777" w:rsidR="007318FF" w:rsidRPr="00D625A8" w:rsidRDefault="007318FF" w:rsidP="00F10968">
      <w:pPr>
        <w:ind w:left="720" w:hanging="720"/>
        <w:rPr>
          <w:i/>
          <w:sz w:val="20"/>
          <w:szCs w:val="28"/>
          <w:lang w:val="en-US"/>
        </w:rPr>
      </w:pPr>
      <w:proofErr w:type="spellStart"/>
      <w:r w:rsidRPr="00D625A8">
        <w:rPr>
          <w:i/>
          <w:sz w:val="20"/>
          <w:szCs w:val="28"/>
        </w:rPr>
        <w:t>Anonymous</w:t>
      </w:r>
      <w:proofErr w:type="spellEnd"/>
      <w:r w:rsidRPr="00D625A8">
        <w:rPr>
          <w:i/>
          <w:sz w:val="20"/>
          <w:szCs w:val="28"/>
        </w:rPr>
        <w:t xml:space="preserve"> (Ανώνυμος για ελληνική δημοσίευση). </w:t>
      </w:r>
      <w:r w:rsidRPr="00D625A8">
        <w:rPr>
          <w:i/>
          <w:sz w:val="20"/>
          <w:szCs w:val="28"/>
          <w:lang w:val="en-US"/>
        </w:rPr>
        <w:t xml:space="preserve">Coffee drinking and cancer of the pancreas (Editorial). Br </w:t>
      </w:r>
      <w:proofErr w:type="spellStart"/>
      <w:r w:rsidRPr="00D625A8">
        <w:rPr>
          <w:i/>
          <w:sz w:val="20"/>
          <w:szCs w:val="28"/>
          <w:lang w:val="en-US"/>
        </w:rPr>
        <w:t>MedJ</w:t>
      </w:r>
      <w:proofErr w:type="spellEnd"/>
      <w:r w:rsidRPr="00D625A8">
        <w:rPr>
          <w:i/>
          <w:sz w:val="20"/>
          <w:szCs w:val="28"/>
          <w:lang w:val="en-US"/>
        </w:rPr>
        <w:t xml:space="preserve"> 1981, 283: 628.</w:t>
      </w:r>
    </w:p>
    <w:p w14:paraId="01F06504" w14:textId="77777777" w:rsidR="007318FF" w:rsidRPr="00D625A8" w:rsidRDefault="007318FF" w:rsidP="00F10968">
      <w:pPr>
        <w:rPr>
          <w:sz w:val="20"/>
          <w:szCs w:val="28"/>
          <w:u w:val="single"/>
          <w:lang w:val="en-US"/>
        </w:rPr>
      </w:pPr>
      <w:r w:rsidRPr="00D625A8">
        <w:rPr>
          <w:sz w:val="20"/>
          <w:szCs w:val="28"/>
          <w:u w:val="single"/>
        </w:rPr>
        <w:t>δ</w:t>
      </w:r>
      <w:r w:rsidRPr="00D625A8">
        <w:rPr>
          <w:sz w:val="20"/>
          <w:szCs w:val="28"/>
          <w:u w:val="single"/>
          <w:lang w:val="en-US"/>
        </w:rPr>
        <w:t xml:space="preserve">. </w:t>
      </w:r>
      <w:r w:rsidRPr="00D625A8">
        <w:rPr>
          <w:sz w:val="20"/>
          <w:szCs w:val="28"/>
          <w:u w:val="single"/>
        </w:rPr>
        <w:t>Συμπληρωματικό</w:t>
      </w:r>
      <w:r w:rsidRPr="00D625A8">
        <w:rPr>
          <w:sz w:val="20"/>
          <w:szCs w:val="28"/>
          <w:u w:val="single"/>
          <w:lang w:val="en-US"/>
        </w:rPr>
        <w:t xml:space="preserve"> </w:t>
      </w:r>
      <w:r w:rsidRPr="00D625A8">
        <w:rPr>
          <w:sz w:val="20"/>
          <w:szCs w:val="28"/>
          <w:u w:val="single"/>
        </w:rPr>
        <w:t>τεύχος</w:t>
      </w:r>
      <w:r w:rsidRPr="00D625A8">
        <w:rPr>
          <w:sz w:val="20"/>
          <w:szCs w:val="28"/>
          <w:u w:val="single"/>
          <w:lang w:val="en-US"/>
        </w:rPr>
        <w:t xml:space="preserve"> </w:t>
      </w:r>
      <w:r w:rsidRPr="00D625A8">
        <w:rPr>
          <w:sz w:val="20"/>
          <w:szCs w:val="28"/>
          <w:u w:val="single"/>
        </w:rPr>
        <w:t>περιοδικού</w:t>
      </w:r>
    </w:p>
    <w:p w14:paraId="7E600977" w14:textId="77777777" w:rsidR="007318FF" w:rsidRPr="00D625A8" w:rsidRDefault="007318FF" w:rsidP="00F10968">
      <w:pPr>
        <w:ind w:left="720" w:hanging="720"/>
        <w:rPr>
          <w:i/>
          <w:sz w:val="20"/>
          <w:szCs w:val="28"/>
        </w:rPr>
      </w:pPr>
      <w:proofErr w:type="spellStart"/>
      <w:r w:rsidRPr="00D625A8">
        <w:rPr>
          <w:i/>
          <w:sz w:val="20"/>
          <w:szCs w:val="28"/>
          <w:lang w:val="en-US"/>
        </w:rPr>
        <w:t>Frumin</w:t>
      </w:r>
      <w:proofErr w:type="spellEnd"/>
      <w:r w:rsidRPr="00D625A8">
        <w:rPr>
          <w:i/>
          <w:sz w:val="20"/>
          <w:szCs w:val="28"/>
          <w:lang w:val="en-US"/>
        </w:rPr>
        <w:t xml:space="preserve"> AM, Nussbaum J, Esposito M. Functional asplenia: demonstration of splenic activity by bone marrow scan. </w:t>
      </w:r>
      <w:proofErr w:type="spellStart"/>
      <w:r w:rsidRPr="00D625A8">
        <w:rPr>
          <w:i/>
          <w:sz w:val="20"/>
          <w:szCs w:val="28"/>
        </w:rPr>
        <w:t>Blood</w:t>
      </w:r>
      <w:proofErr w:type="spellEnd"/>
      <w:r w:rsidRPr="00D625A8">
        <w:rPr>
          <w:i/>
          <w:sz w:val="20"/>
          <w:szCs w:val="28"/>
        </w:rPr>
        <w:t xml:space="preserve"> 1979, 54 (</w:t>
      </w:r>
      <w:proofErr w:type="spellStart"/>
      <w:r w:rsidRPr="00D625A8">
        <w:rPr>
          <w:i/>
          <w:sz w:val="20"/>
          <w:szCs w:val="28"/>
        </w:rPr>
        <w:t>Suppl</w:t>
      </w:r>
      <w:proofErr w:type="spellEnd"/>
      <w:r w:rsidRPr="00D625A8">
        <w:rPr>
          <w:i/>
          <w:sz w:val="20"/>
          <w:szCs w:val="28"/>
        </w:rPr>
        <w:t>. 1): 26.</w:t>
      </w:r>
    </w:p>
    <w:p w14:paraId="45581138" w14:textId="77777777" w:rsidR="00D625A8" w:rsidRDefault="00D625A8" w:rsidP="00F10968">
      <w:pPr>
        <w:rPr>
          <w:sz w:val="20"/>
          <w:szCs w:val="28"/>
        </w:rPr>
      </w:pPr>
    </w:p>
    <w:p w14:paraId="5E996CFB" w14:textId="77777777" w:rsidR="007318FF" w:rsidRPr="00D625A8" w:rsidRDefault="007318FF" w:rsidP="00F10968">
      <w:pPr>
        <w:rPr>
          <w:b/>
          <w:sz w:val="20"/>
          <w:szCs w:val="28"/>
        </w:rPr>
      </w:pPr>
      <w:r w:rsidRPr="00D625A8">
        <w:rPr>
          <w:b/>
          <w:sz w:val="20"/>
          <w:szCs w:val="28"/>
        </w:rPr>
        <w:t>ΒΙΒΛΙΑ ΚΑΙ ΑΛΛΕΣ ΜΟΝΟΓΡΑΦΙΕΣ</w:t>
      </w:r>
    </w:p>
    <w:p w14:paraId="3EF6B8A5" w14:textId="77777777" w:rsidR="007318FF" w:rsidRPr="007318FF" w:rsidRDefault="007318FF" w:rsidP="00F10968">
      <w:pPr>
        <w:rPr>
          <w:sz w:val="20"/>
          <w:szCs w:val="28"/>
        </w:rPr>
      </w:pPr>
      <w:r w:rsidRPr="007318FF">
        <w:rPr>
          <w:sz w:val="20"/>
          <w:szCs w:val="28"/>
        </w:rPr>
        <w:t xml:space="preserve">Αναφέρονται τα επώνυμα και τα αρχικά των ονομάτων όλων των συγγραφέων μέχρι έξι (όταν είναι περισσότεροι ακολουθεί η ένδειξη </w:t>
      </w:r>
      <w:proofErr w:type="spellStart"/>
      <w:r w:rsidRPr="007318FF">
        <w:rPr>
          <w:sz w:val="20"/>
          <w:szCs w:val="28"/>
        </w:rPr>
        <w:t>et</w:t>
      </w:r>
      <w:proofErr w:type="spellEnd"/>
      <w:r w:rsidRPr="007318FF">
        <w:rPr>
          <w:sz w:val="20"/>
          <w:szCs w:val="28"/>
        </w:rPr>
        <w:t xml:space="preserve"> </w:t>
      </w:r>
      <w:proofErr w:type="spellStart"/>
      <w:r w:rsidRPr="007318FF">
        <w:rPr>
          <w:sz w:val="20"/>
          <w:szCs w:val="28"/>
        </w:rPr>
        <w:t>al</w:t>
      </w:r>
      <w:proofErr w:type="spellEnd"/>
      <w:r w:rsidRPr="007318FF">
        <w:rPr>
          <w:sz w:val="20"/>
          <w:szCs w:val="28"/>
        </w:rPr>
        <w:t>., στα ελληνικά βιβλία γράφουμε και συν.), ο τίτλος του βιβλίου, η έκδοση και τα στοιχεία έκδοσης (πόλη και εκδοτικός οίκος), έτος κυκλοφορίας της έκδοσης και οι σελίδες όπου περιέ</w:t>
      </w:r>
      <w:r w:rsidR="00D625A8">
        <w:rPr>
          <w:sz w:val="20"/>
          <w:szCs w:val="28"/>
        </w:rPr>
        <w:t>χεται η συγκεκριμένη πληροφορία</w:t>
      </w:r>
      <w:r w:rsidRPr="007318FF">
        <w:rPr>
          <w:sz w:val="20"/>
          <w:szCs w:val="28"/>
        </w:rPr>
        <w:t>.</w:t>
      </w:r>
    </w:p>
    <w:p w14:paraId="1A165528" w14:textId="77777777" w:rsidR="007318FF" w:rsidRPr="00D625A8" w:rsidRDefault="007318FF" w:rsidP="00F10968">
      <w:pPr>
        <w:rPr>
          <w:sz w:val="20"/>
          <w:szCs w:val="28"/>
          <w:u w:val="single"/>
        </w:rPr>
      </w:pPr>
      <w:r w:rsidRPr="00D625A8">
        <w:rPr>
          <w:sz w:val="20"/>
          <w:szCs w:val="28"/>
          <w:u w:val="single"/>
        </w:rPr>
        <w:t>α. Ένας συγγραφέας</w:t>
      </w:r>
    </w:p>
    <w:p w14:paraId="65CD9062" w14:textId="77777777" w:rsidR="007318FF" w:rsidRPr="00D625A8" w:rsidRDefault="007318FF" w:rsidP="00F10968">
      <w:pPr>
        <w:ind w:left="720" w:hanging="720"/>
        <w:rPr>
          <w:i/>
          <w:sz w:val="20"/>
          <w:szCs w:val="28"/>
        </w:rPr>
      </w:pPr>
      <w:proofErr w:type="spellStart"/>
      <w:r w:rsidRPr="00D625A8">
        <w:rPr>
          <w:i/>
          <w:sz w:val="20"/>
          <w:szCs w:val="28"/>
        </w:rPr>
        <w:t>Eisen</w:t>
      </w:r>
      <w:proofErr w:type="spellEnd"/>
      <w:r w:rsidRPr="00D625A8">
        <w:rPr>
          <w:i/>
          <w:sz w:val="20"/>
          <w:szCs w:val="28"/>
        </w:rPr>
        <w:t xml:space="preserve"> ΗΝ. </w:t>
      </w:r>
      <w:r w:rsidRPr="00D625A8">
        <w:rPr>
          <w:i/>
          <w:sz w:val="20"/>
          <w:szCs w:val="28"/>
          <w:lang w:val="en-US"/>
        </w:rPr>
        <w:t xml:space="preserve">Immunology: an introduction to molecular and cellular principles of the immune response. </w:t>
      </w:r>
      <w:r w:rsidRPr="00D625A8">
        <w:rPr>
          <w:i/>
          <w:sz w:val="20"/>
          <w:szCs w:val="28"/>
        </w:rPr>
        <w:t xml:space="preserve">5th </w:t>
      </w:r>
      <w:proofErr w:type="spellStart"/>
      <w:r w:rsidRPr="00D625A8">
        <w:rPr>
          <w:i/>
          <w:sz w:val="20"/>
          <w:szCs w:val="28"/>
        </w:rPr>
        <w:t>ed</w:t>
      </w:r>
      <w:proofErr w:type="spellEnd"/>
      <w:r w:rsidRPr="00D625A8">
        <w:rPr>
          <w:i/>
          <w:sz w:val="20"/>
          <w:szCs w:val="28"/>
        </w:rPr>
        <w:t xml:space="preserve">. </w:t>
      </w:r>
      <w:proofErr w:type="spellStart"/>
      <w:r w:rsidRPr="00D625A8">
        <w:rPr>
          <w:i/>
          <w:sz w:val="20"/>
          <w:szCs w:val="28"/>
        </w:rPr>
        <w:t>New</w:t>
      </w:r>
      <w:proofErr w:type="spellEnd"/>
      <w:r w:rsidRPr="00D625A8">
        <w:rPr>
          <w:i/>
          <w:sz w:val="20"/>
          <w:szCs w:val="28"/>
        </w:rPr>
        <w:t xml:space="preserve"> </w:t>
      </w:r>
      <w:proofErr w:type="spellStart"/>
      <w:r w:rsidRPr="00D625A8">
        <w:rPr>
          <w:i/>
          <w:sz w:val="20"/>
          <w:szCs w:val="28"/>
        </w:rPr>
        <w:t>York</w:t>
      </w:r>
      <w:proofErr w:type="spellEnd"/>
      <w:r w:rsidRPr="00D625A8">
        <w:rPr>
          <w:i/>
          <w:sz w:val="20"/>
          <w:szCs w:val="28"/>
        </w:rPr>
        <w:t xml:space="preserve">: </w:t>
      </w:r>
      <w:proofErr w:type="spellStart"/>
      <w:r w:rsidRPr="00D625A8">
        <w:rPr>
          <w:i/>
          <w:sz w:val="20"/>
          <w:szCs w:val="28"/>
        </w:rPr>
        <w:t>Harper</w:t>
      </w:r>
      <w:proofErr w:type="spellEnd"/>
      <w:r w:rsidRPr="00D625A8">
        <w:rPr>
          <w:i/>
          <w:sz w:val="20"/>
          <w:szCs w:val="28"/>
        </w:rPr>
        <w:t xml:space="preserve"> and </w:t>
      </w:r>
      <w:proofErr w:type="spellStart"/>
      <w:r w:rsidRPr="00D625A8">
        <w:rPr>
          <w:i/>
          <w:sz w:val="20"/>
          <w:szCs w:val="28"/>
        </w:rPr>
        <w:t>Row</w:t>
      </w:r>
      <w:proofErr w:type="spellEnd"/>
      <w:r w:rsidRPr="00D625A8">
        <w:rPr>
          <w:i/>
          <w:sz w:val="20"/>
          <w:szCs w:val="28"/>
        </w:rPr>
        <w:t>, 1974: 406.</w:t>
      </w:r>
    </w:p>
    <w:p w14:paraId="1A28E9ED" w14:textId="77777777" w:rsidR="007318FF" w:rsidRPr="00D625A8" w:rsidRDefault="007318FF" w:rsidP="00F10968">
      <w:pPr>
        <w:rPr>
          <w:sz w:val="20"/>
          <w:szCs w:val="28"/>
          <w:u w:val="single"/>
        </w:rPr>
      </w:pPr>
      <w:r w:rsidRPr="00D625A8">
        <w:rPr>
          <w:sz w:val="20"/>
          <w:szCs w:val="28"/>
          <w:u w:val="single"/>
        </w:rPr>
        <w:lastRenderedPageBreak/>
        <w:t>β. Δύο ή περισσότεροι συγγραφείς</w:t>
      </w:r>
    </w:p>
    <w:p w14:paraId="2EA2F946" w14:textId="77777777" w:rsidR="007318FF" w:rsidRPr="007318FF" w:rsidRDefault="007318FF" w:rsidP="00F10968">
      <w:pPr>
        <w:rPr>
          <w:sz w:val="20"/>
          <w:szCs w:val="28"/>
        </w:rPr>
      </w:pPr>
      <w:r w:rsidRPr="007318FF">
        <w:rPr>
          <w:sz w:val="20"/>
          <w:szCs w:val="28"/>
        </w:rPr>
        <w:t>Αν οι συγγραφείς είναι περισσότεροι (έως και έξι) τότε μεταξύ τους μεσολαβεί το κόμμα, όπως και στα περιοδικά. Σε περισσότερους από έξι συγγραφείς γράφουμε το όνομα του πρώτου και ακολουθεί το ‘και συν.’ ή το ‘</w:t>
      </w:r>
      <w:proofErr w:type="spellStart"/>
      <w:r w:rsidRPr="007318FF">
        <w:rPr>
          <w:sz w:val="20"/>
          <w:szCs w:val="28"/>
        </w:rPr>
        <w:t>et</w:t>
      </w:r>
      <w:proofErr w:type="spellEnd"/>
      <w:r w:rsidRPr="007318FF">
        <w:rPr>
          <w:sz w:val="20"/>
          <w:szCs w:val="28"/>
        </w:rPr>
        <w:t xml:space="preserve"> </w:t>
      </w:r>
      <w:proofErr w:type="spellStart"/>
      <w:r w:rsidRPr="007318FF">
        <w:rPr>
          <w:sz w:val="20"/>
          <w:szCs w:val="28"/>
        </w:rPr>
        <w:t>al</w:t>
      </w:r>
      <w:proofErr w:type="spellEnd"/>
      <w:r w:rsidRPr="007318FF">
        <w:rPr>
          <w:sz w:val="20"/>
          <w:szCs w:val="28"/>
        </w:rPr>
        <w:t>.’.</w:t>
      </w:r>
    </w:p>
    <w:p w14:paraId="3D41B38B" w14:textId="77777777" w:rsidR="007318FF" w:rsidRPr="00D625A8" w:rsidRDefault="007318FF" w:rsidP="00F10968">
      <w:pPr>
        <w:ind w:left="720" w:hanging="720"/>
        <w:rPr>
          <w:i/>
          <w:sz w:val="20"/>
          <w:szCs w:val="28"/>
        </w:rPr>
      </w:pPr>
      <w:r w:rsidRPr="00D625A8">
        <w:rPr>
          <w:i/>
          <w:sz w:val="20"/>
          <w:szCs w:val="28"/>
        </w:rPr>
        <w:t xml:space="preserve">Φίλιας, Β. και συν. Εισαγωγή στη μεθοδολογία και τις τεχνικές των κοινωνικών ερευνών . 2η </w:t>
      </w:r>
      <w:proofErr w:type="spellStart"/>
      <w:r w:rsidRPr="00D625A8">
        <w:rPr>
          <w:i/>
          <w:sz w:val="20"/>
          <w:szCs w:val="28"/>
        </w:rPr>
        <w:t>έκδ</w:t>
      </w:r>
      <w:proofErr w:type="spellEnd"/>
      <w:r w:rsidRPr="00D625A8">
        <w:rPr>
          <w:i/>
          <w:sz w:val="20"/>
          <w:szCs w:val="28"/>
        </w:rPr>
        <w:t xml:space="preserve">. Αθήνα: </w:t>
      </w:r>
      <w:proofErr w:type="spellStart"/>
      <w:r w:rsidRPr="00D625A8">
        <w:rPr>
          <w:i/>
          <w:sz w:val="20"/>
          <w:szCs w:val="28"/>
        </w:rPr>
        <w:t>Gutenberg</w:t>
      </w:r>
      <w:proofErr w:type="spellEnd"/>
      <w:r w:rsidRPr="00D625A8">
        <w:rPr>
          <w:i/>
          <w:sz w:val="20"/>
          <w:szCs w:val="28"/>
        </w:rPr>
        <w:t>, 2001.</w:t>
      </w:r>
    </w:p>
    <w:p w14:paraId="1C91AF6B" w14:textId="77777777" w:rsidR="007318FF" w:rsidRPr="00D625A8" w:rsidRDefault="007318FF" w:rsidP="00F10968">
      <w:pPr>
        <w:rPr>
          <w:sz w:val="20"/>
          <w:szCs w:val="28"/>
          <w:u w:val="single"/>
        </w:rPr>
      </w:pPr>
      <w:r w:rsidRPr="00D625A8">
        <w:rPr>
          <w:sz w:val="20"/>
          <w:szCs w:val="28"/>
          <w:u w:val="single"/>
        </w:rPr>
        <w:t>γ. Κεφάλαιο σε ένα βιβλίο</w:t>
      </w:r>
    </w:p>
    <w:p w14:paraId="1C036022" w14:textId="77777777" w:rsidR="007318FF" w:rsidRPr="007318FF" w:rsidRDefault="007318FF" w:rsidP="00F10968">
      <w:pPr>
        <w:rPr>
          <w:sz w:val="20"/>
          <w:szCs w:val="28"/>
        </w:rPr>
      </w:pPr>
      <w:r w:rsidRPr="007318FF">
        <w:rPr>
          <w:sz w:val="20"/>
          <w:szCs w:val="28"/>
        </w:rPr>
        <w:t>Στην περίπτωση αυτή, αναγράφονται πρώτα οι συγγραφείς του κεφαλαίου, κατόπιν μετά από τελεία ο τίτλος του κεφαλαίου και στη συνέχεια «Στο: …» ή «In …» και ακολουθούν τα ονόματα των συγγραφέων και ο τίτλος του βιβλίου και φυσικά τα στοιχεία έκδοσης (πόλη και εκδοτικός οίκος), το έτος και οι σελίδες του κεφαλαίου.</w:t>
      </w:r>
    </w:p>
    <w:p w14:paraId="488BBE09" w14:textId="77777777" w:rsidR="007318FF" w:rsidRPr="00103EF7" w:rsidRDefault="007318FF" w:rsidP="00F10968">
      <w:pPr>
        <w:ind w:left="720" w:hanging="720"/>
        <w:rPr>
          <w:i/>
          <w:sz w:val="20"/>
          <w:szCs w:val="28"/>
        </w:rPr>
      </w:pPr>
      <w:r w:rsidRPr="00D625A8">
        <w:rPr>
          <w:i/>
          <w:sz w:val="20"/>
          <w:szCs w:val="28"/>
          <w:lang w:val="en-US"/>
        </w:rPr>
        <w:t xml:space="preserve">Weinstein L, Swartz MN. Pathogenic properties of invading microorganisms. In: </w:t>
      </w:r>
      <w:proofErr w:type="spellStart"/>
      <w:r w:rsidRPr="00D625A8">
        <w:rPr>
          <w:i/>
          <w:sz w:val="20"/>
          <w:szCs w:val="28"/>
          <w:lang w:val="en-US"/>
        </w:rPr>
        <w:t>Sodeman</w:t>
      </w:r>
      <w:proofErr w:type="spellEnd"/>
      <w:r w:rsidRPr="00D625A8">
        <w:rPr>
          <w:i/>
          <w:sz w:val="20"/>
          <w:szCs w:val="28"/>
          <w:lang w:val="en-US"/>
        </w:rPr>
        <w:t xml:space="preserve"> WA (ed). 4th ed.</w:t>
      </w:r>
      <w:r w:rsidR="00D625A8" w:rsidRPr="00037D45">
        <w:rPr>
          <w:i/>
          <w:sz w:val="20"/>
          <w:szCs w:val="28"/>
          <w:lang w:val="en-US"/>
        </w:rPr>
        <w:t xml:space="preserve"> </w:t>
      </w:r>
      <w:r w:rsidRPr="00D625A8">
        <w:rPr>
          <w:i/>
          <w:sz w:val="20"/>
          <w:szCs w:val="28"/>
          <w:lang w:val="en-US"/>
        </w:rPr>
        <w:t xml:space="preserve">Pathologic physiology: mechanisms of disease. </w:t>
      </w:r>
      <w:proofErr w:type="spellStart"/>
      <w:r w:rsidRPr="00D625A8">
        <w:rPr>
          <w:i/>
          <w:sz w:val="20"/>
          <w:szCs w:val="28"/>
          <w:lang w:val="en-US"/>
        </w:rPr>
        <w:t>Philadelphi</w:t>
      </w:r>
      <w:proofErr w:type="spellEnd"/>
      <w:r w:rsidRPr="00D625A8">
        <w:rPr>
          <w:i/>
          <w:sz w:val="20"/>
          <w:szCs w:val="28"/>
        </w:rPr>
        <w:t>α</w:t>
      </w:r>
      <w:r w:rsidRPr="00103EF7">
        <w:rPr>
          <w:i/>
          <w:sz w:val="20"/>
          <w:szCs w:val="28"/>
        </w:rPr>
        <w:t xml:space="preserve">: </w:t>
      </w:r>
      <w:r w:rsidRPr="00D625A8">
        <w:rPr>
          <w:i/>
          <w:sz w:val="20"/>
          <w:szCs w:val="28"/>
          <w:lang w:val="en-US"/>
        </w:rPr>
        <w:t>WB</w:t>
      </w:r>
      <w:r w:rsidRPr="00103EF7">
        <w:rPr>
          <w:i/>
          <w:sz w:val="20"/>
          <w:szCs w:val="28"/>
        </w:rPr>
        <w:t xml:space="preserve"> </w:t>
      </w:r>
      <w:r w:rsidRPr="00D625A8">
        <w:rPr>
          <w:i/>
          <w:sz w:val="20"/>
          <w:szCs w:val="28"/>
          <w:lang w:val="en-US"/>
        </w:rPr>
        <w:t>Saunders</w:t>
      </w:r>
      <w:r w:rsidRPr="00103EF7">
        <w:rPr>
          <w:i/>
          <w:sz w:val="20"/>
          <w:szCs w:val="28"/>
        </w:rPr>
        <w:t>, 1974: 457-472.</w:t>
      </w:r>
    </w:p>
    <w:p w14:paraId="34063643" w14:textId="77777777" w:rsidR="007318FF" w:rsidRPr="00D625A8" w:rsidRDefault="007318FF" w:rsidP="00F10968">
      <w:pPr>
        <w:ind w:left="720" w:hanging="720"/>
        <w:rPr>
          <w:i/>
          <w:sz w:val="20"/>
          <w:szCs w:val="28"/>
          <w:lang w:val="en-US"/>
        </w:rPr>
      </w:pPr>
      <w:r w:rsidRPr="00D625A8">
        <w:rPr>
          <w:i/>
          <w:sz w:val="20"/>
          <w:szCs w:val="28"/>
        </w:rPr>
        <w:t>Αποστολάκης</w:t>
      </w:r>
      <w:r w:rsidRPr="00FD0A6D">
        <w:rPr>
          <w:i/>
          <w:sz w:val="20"/>
          <w:szCs w:val="28"/>
        </w:rPr>
        <w:t xml:space="preserve"> </w:t>
      </w:r>
      <w:r w:rsidRPr="00D625A8">
        <w:rPr>
          <w:i/>
          <w:sz w:val="20"/>
          <w:szCs w:val="28"/>
        </w:rPr>
        <w:t>Ε</w:t>
      </w:r>
      <w:r w:rsidRPr="00FD0A6D">
        <w:rPr>
          <w:i/>
          <w:sz w:val="20"/>
          <w:szCs w:val="28"/>
        </w:rPr>
        <w:t xml:space="preserve">. </w:t>
      </w:r>
      <w:proofErr w:type="spellStart"/>
      <w:r w:rsidRPr="00D625A8">
        <w:rPr>
          <w:i/>
          <w:sz w:val="20"/>
          <w:szCs w:val="28"/>
        </w:rPr>
        <w:t>Αορτοστεφανιαία</w:t>
      </w:r>
      <w:proofErr w:type="spellEnd"/>
      <w:r w:rsidRPr="00FD0A6D">
        <w:rPr>
          <w:i/>
          <w:sz w:val="20"/>
          <w:szCs w:val="28"/>
        </w:rPr>
        <w:t xml:space="preserve"> </w:t>
      </w:r>
      <w:r w:rsidRPr="00D625A8">
        <w:rPr>
          <w:i/>
          <w:sz w:val="20"/>
          <w:szCs w:val="28"/>
        </w:rPr>
        <w:t>παράκαμψη</w:t>
      </w:r>
      <w:r w:rsidRPr="00FD0A6D">
        <w:rPr>
          <w:i/>
          <w:sz w:val="20"/>
          <w:szCs w:val="28"/>
        </w:rPr>
        <w:t xml:space="preserve">. </w:t>
      </w:r>
      <w:r w:rsidRPr="00D625A8">
        <w:rPr>
          <w:i/>
          <w:sz w:val="20"/>
          <w:szCs w:val="28"/>
        </w:rPr>
        <w:t>Στο Γεωργίου Α, Βασιλείου Ε (Συγγ.) Καρδιοχειρουργική</w:t>
      </w:r>
      <w:r w:rsidRPr="00D625A8">
        <w:rPr>
          <w:i/>
          <w:sz w:val="20"/>
          <w:szCs w:val="28"/>
          <w:lang w:val="en-US"/>
        </w:rPr>
        <w:t>. 2</w:t>
      </w:r>
      <w:r w:rsidRPr="00D625A8">
        <w:rPr>
          <w:i/>
          <w:sz w:val="20"/>
          <w:szCs w:val="28"/>
        </w:rPr>
        <w:t>η</w:t>
      </w:r>
      <w:r w:rsidRPr="00D625A8">
        <w:rPr>
          <w:i/>
          <w:sz w:val="20"/>
          <w:szCs w:val="28"/>
          <w:lang w:val="en-US"/>
        </w:rPr>
        <w:t xml:space="preserve"> </w:t>
      </w:r>
      <w:r w:rsidRPr="00D625A8">
        <w:rPr>
          <w:i/>
          <w:sz w:val="20"/>
          <w:szCs w:val="28"/>
        </w:rPr>
        <w:t>έκδοση</w:t>
      </w:r>
      <w:r w:rsidRPr="00D625A8">
        <w:rPr>
          <w:i/>
          <w:sz w:val="20"/>
          <w:szCs w:val="28"/>
          <w:lang w:val="en-US"/>
        </w:rPr>
        <w:t xml:space="preserve">. </w:t>
      </w:r>
      <w:r w:rsidRPr="00D625A8">
        <w:rPr>
          <w:i/>
          <w:sz w:val="20"/>
          <w:szCs w:val="28"/>
        </w:rPr>
        <w:t>Αθήνα</w:t>
      </w:r>
      <w:r w:rsidRPr="00D625A8">
        <w:rPr>
          <w:i/>
          <w:sz w:val="20"/>
          <w:szCs w:val="28"/>
          <w:lang w:val="en-US"/>
        </w:rPr>
        <w:t xml:space="preserve">: </w:t>
      </w:r>
      <w:proofErr w:type="spellStart"/>
      <w:r w:rsidRPr="00D625A8">
        <w:rPr>
          <w:i/>
          <w:sz w:val="20"/>
          <w:szCs w:val="28"/>
        </w:rPr>
        <w:t>Παρισιάνος</w:t>
      </w:r>
      <w:proofErr w:type="spellEnd"/>
      <w:r w:rsidRPr="00D625A8">
        <w:rPr>
          <w:i/>
          <w:sz w:val="20"/>
          <w:szCs w:val="28"/>
          <w:lang w:val="en-US"/>
        </w:rPr>
        <w:t>, 2003: 20-32.</w:t>
      </w:r>
    </w:p>
    <w:p w14:paraId="6D5C7DC1" w14:textId="77777777" w:rsidR="007318FF" w:rsidRPr="00D625A8" w:rsidRDefault="007318FF" w:rsidP="00F10968">
      <w:pPr>
        <w:rPr>
          <w:sz w:val="20"/>
          <w:szCs w:val="28"/>
          <w:u w:val="single"/>
          <w:lang w:val="en-US"/>
        </w:rPr>
      </w:pPr>
      <w:r w:rsidRPr="00D625A8">
        <w:rPr>
          <w:sz w:val="20"/>
          <w:szCs w:val="28"/>
          <w:u w:val="single"/>
        </w:rPr>
        <w:t>δ</w:t>
      </w:r>
      <w:r w:rsidRPr="00D625A8">
        <w:rPr>
          <w:sz w:val="20"/>
          <w:szCs w:val="28"/>
          <w:u w:val="single"/>
          <w:lang w:val="en-US"/>
        </w:rPr>
        <w:t xml:space="preserve">. </w:t>
      </w:r>
      <w:r w:rsidR="00D625A8" w:rsidRPr="00D625A8">
        <w:rPr>
          <w:sz w:val="20"/>
          <w:szCs w:val="28"/>
          <w:u w:val="single"/>
        </w:rPr>
        <w:t>Δ</w:t>
      </w:r>
      <w:r w:rsidRPr="00D625A8">
        <w:rPr>
          <w:sz w:val="20"/>
          <w:szCs w:val="28"/>
          <w:u w:val="single"/>
        </w:rPr>
        <w:t>ημοσίευση</w:t>
      </w:r>
      <w:r w:rsidRPr="00D625A8">
        <w:rPr>
          <w:sz w:val="20"/>
          <w:szCs w:val="28"/>
          <w:u w:val="single"/>
          <w:lang w:val="en-US"/>
        </w:rPr>
        <w:t xml:space="preserve"> </w:t>
      </w:r>
      <w:r w:rsidRPr="00D625A8">
        <w:rPr>
          <w:sz w:val="20"/>
          <w:szCs w:val="28"/>
          <w:u w:val="single"/>
        </w:rPr>
        <w:t>σε</w:t>
      </w:r>
      <w:r w:rsidRPr="00D625A8">
        <w:rPr>
          <w:sz w:val="20"/>
          <w:szCs w:val="28"/>
          <w:u w:val="single"/>
          <w:lang w:val="en-US"/>
        </w:rPr>
        <w:t xml:space="preserve"> </w:t>
      </w:r>
      <w:r w:rsidRPr="00D625A8">
        <w:rPr>
          <w:sz w:val="20"/>
          <w:szCs w:val="28"/>
          <w:u w:val="single"/>
        </w:rPr>
        <w:t>Πρακτικά</w:t>
      </w:r>
    </w:p>
    <w:p w14:paraId="10515804" w14:textId="77777777" w:rsidR="007318FF" w:rsidRPr="00037D45" w:rsidRDefault="007318FF" w:rsidP="00F10968">
      <w:pPr>
        <w:ind w:left="720" w:hanging="720"/>
        <w:rPr>
          <w:i/>
          <w:sz w:val="20"/>
          <w:szCs w:val="28"/>
          <w:lang w:val="en-US"/>
        </w:rPr>
      </w:pPr>
      <w:r w:rsidRPr="00037D45">
        <w:rPr>
          <w:i/>
          <w:sz w:val="20"/>
          <w:szCs w:val="28"/>
          <w:lang w:val="en-US"/>
        </w:rPr>
        <w:t>Pont B. Bone marrow transplantation in severe combined immunodeficiency with an unrelated combined</w:t>
      </w:r>
      <w:r w:rsidR="00037D45" w:rsidRPr="00037D45">
        <w:rPr>
          <w:i/>
          <w:sz w:val="20"/>
          <w:szCs w:val="28"/>
          <w:lang w:val="en-US"/>
        </w:rPr>
        <w:t xml:space="preserve"> </w:t>
      </w:r>
      <w:r w:rsidRPr="00037D45">
        <w:rPr>
          <w:i/>
          <w:sz w:val="20"/>
          <w:szCs w:val="28"/>
          <w:lang w:val="en-US"/>
        </w:rPr>
        <w:t>compatible donor. In: White HJ, Smith R (eds) Proceedings of the third annual meeting of the</w:t>
      </w:r>
      <w:r w:rsidR="00037D45" w:rsidRPr="00037D45">
        <w:rPr>
          <w:i/>
          <w:sz w:val="20"/>
          <w:szCs w:val="28"/>
          <w:lang w:val="en-US"/>
        </w:rPr>
        <w:t xml:space="preserve"> </w:t>
      </w:r>
      <w:r w:rsidRPr="00037D45">
        <w:rPr>
          <w:i/>
          <w:sz w:val="20"/>
          <w:szCs w:val="28"/>
          <w:lang w:val="en-US"/>
        </w:rPr>
        <w:t>International Society of Experimental Hematology. Houston: International Society for Experimental</w:t>
      </w:r>
      <w:r w:rsidR="00037D45" w:rsidRPr="006E347B">
        <w:rPr>
          <w:i/>
          <w:sz w:val="20"/>
          <w:szCs w:val="28"/>
          <w:lang w:val="en-US"/>
        </w:rPr>
        <w:t xml:space="preserve"> </w:t>
      </w:r>
      <w:r w:rsidRPr="00037D45">
        <w:rPr>
          <w:i/>
          <w:sz w:val="20"/>
          <w:szCs w:val="28"/>
          <w:lang w:val="en-US"/>
        </w:rPr>
        <w:t>Hematology, 1992: 44-46.</w:t>
      </w:r>
    </w:p>
    <w:p w14:paraId="1BAA5185" w14:textId="77777777" w:rsidR="007318FF" w:rsidRPr="00103EF7" w:rsidRDefault="007318FF" w:rsidP="00F10968">
      <w:pPr>
        <w:ind w:left="720" w:hanging="720"/>
        <w:rPr>
          <w:i/>
          <w:sz w:val="20"/>
          <w:szCs w:val="28"/>
          <w:lang w:val="en-US"/>
        </w:rPr>
      </w:pPr>
      <w:r w:rsidRPr="00037D45">
        <w:rPr>
          <w:i/>
          <w:sz w:val="20"/>
          <w:szCs w:val="28"/>
        </w:rPr>
        <w:t>Χατζηγιάννης</w:t>
      </w:r>
      <w:r w:rsidRPr="006E347B">
        <w:rPr>
          <w:i/>
          <w:sz w:val="20"/>
          <w:szCs w:val="28"/>
          <w:lang w:val="en-US"/>
        </w:rPr>
        <w:t xml:space="preserve"> </w:t>
      </w:r>
      <w:r w:rsidRPr="00037D45">
        <w:rPr>
          <w:i/>
          <w:sz w:val="20"/>
          <w:szCs w:val="28"/>
        </w:rPr>
        <w:t>Μ</w:t>
      </w:r>
      <w:r w:rsidRPr="006E347B">
        <w:rPr>
          <w:i/>
          <w:sz w:val="20"/>
          <w:szCs w:val="28"/>
          <w:lang w:val="en-US"/>
        </w:rPr>
        <w:t xml:space="preserve">. </w:t>
      </w:r>
      <w:r w:rsidRPr="00037D45">
        <w:rPr>
          <w:i/>
          <w:sz w:val="20"/>
          <w:szCs w:val="28"/>
        </w:rPr>
        <w:t>Στελέχωση</w:t>
      </w:r>
      <w:r w:rsidRPr="006E347B">
        <w:rPr>
          <w:i/>
          <w:sz w:val="20"/>
          <w:szCs w:val="28"/>
          <w:lang w:val="en-US"/>
        </w:rPr>
        <w:t xml:space="preserve"> </w:t>
      </w:r>
      <w:r w:rsidRPr="00037D45">
        <w:rPr>
          <w:i/>
          <w:sz w:val="20"/>
          <w:szCs w:val="28"/>
        </w:rPr>
        <w:t>μονάδων</w:t>
      </w:r>
      <w:r w:rsidRPr="006E347B">
        <w:rPr>
          <w:i/>
          <w:sz w:val="20"/>
          <w:szCs w:val="28"/>
          <w:lang w:val="en-US"/>
        </w:rPr>
        <w:t xml:space="preserve"> </w:t>
      </w:r>
      <w:r w:rsidRPr="00037D45">
        <w:rPr>
          <w:i/>
          <w:sz w:val="20"/>
          <w:szCs w:val="28"/>
        </w:rPr>
        <w:t>εντατικής</w:t>
      </w:r>
      <w:r w:rsidRPr="006E347B">
        <w:rPr>
          <w:i/>
          <w:sz w:val="20"/>
          <w:szCs w:val="28"/>
          <w:lang w:val="en-US"/>
        </w:rPr>
        <w:t xml:space="preserve"> </w:t>
      </w:r>
      <w:r w:rsidRPr="00037D45">
        <w:rPr>
          <w:i/>
          <w:sz w:val="20"/>
          <w:szCs w:val="28"/>
        </w:rPr>
        <w:t>θεραπείας</w:t>
      </w:r>
      <w:r w:rsidRPr="006E347B">
        <w:rPr>
          <w:i/>
          <w:sz w:val="20"/>
          <w:szCs w:val="28"/>
          <w:lang w:val="en-US"/>
        </w:rPr>
        <w:t xml:space="preserve">. </w:t>
      </w:r>
      <w:r w:rsidRPr="00037D45">
        <w:rPr>
          <w:i/>
          <w:sz w:val="20"/>
          <w:szCs w:val="28"/>
        </w:rPr>
        <w:t>Στα πρακτικά τ</w:t>
      </w:r>
      <w:r w:rsidR="00037D45" w:rsidRPr="00037D45">
        <w:rPr>
          <w:i/>
          <w:sz w:val="20"/>
          <w:szCs w:val="28"/>
        </w:rPr>
        <w:t xml:space="preserve">ου 7ου Πανελλήνιου Νοσηλευτικού </w:t>
      </w:r>
      <w:r w:rsidRPr="00037D45">
        <w:rPr>
          <w:i/>
          <w:sz w:val="20"/>
          <w:szCs w:val="28"/>
        </w:rPr>
        <w:t>Συνέδριου. Αθήνα</w:t>
      </w:r>
      <w:r w:rsidRPr="00103EF7">
        <w:rPr>
          <w:i/>
          <w:sz w:val="20"/>
          <w:szCs w:val="28"/>
          <w:lang w:val="en-US"/>
        </w:rPr>
        <w:t xml:space="preserve">: </w:t>
      </w:r>
      <w:r w:rsidRPr="00037D45">
        <w:rPr>
          <w:i/>
          <w:sz w:val="20"/>
          <w:szCs w:val="28"/>
        </w:rPr>
        <w:t>ΕΣΝΕ</w:t>
      </w:r>
      <w:r w:rsidRPr="00103EF7">
        <w:rPr>
          <w:i/>
          <w:sz w:val="20"/>
          <w:szCs w:val="28"/>
          <w:lang w:val="en-US"/>
        </w:rPr>
        <w:t>, 2000: 44.</w:t>
      </w:r>
    </w:p>
    <w:p w14:paraId="70061A67" w14:textId="77777777" w:rsidR="007318FF" w:rsidRPr="00103EF7" w:rsidRDefault="007318FF" w:rsidP="00F10968">
      <w:pPr>
        <w:rPr>
          <w:sz w:val="20"/>
          <w:szCs w:val="28"/>
          <w:u w:val="single"/>
          <w:lang w:val="en-US"/>
        </w:rPr>
      </w:pPr>
      <w:r w:rsidRPr="00037D45">
        <w:rPr>
          <w:sz w:val="20"/>
          <w:szCs w:val="28"/>
          <w:u w:val="single"/>
        </w:rPr>
        <w:t>ε</w:t>
      </w:r>
      <w:r w:rsidRPr="00103EF7">
        <w:rPr>
          <w:sz w:val="20"/>
          <w:szCs w:val="28"/>
          <w:u w:val="single"/>
          <w:lang w:val="en-US"/>
        </w:rPr>
        <w:t xml:space="preserve">. </w:t>
      </w:r>
      <w:r w:rsidR="00037D45" w:rsidRPr="00037D45">
        <w:rPr>
          <w:sz w:val="20"/>
          <w:szCs w:val="28"/>
          <w:u w:val="single"/>
        </w:rPr>
        <w:t>Δ</w:t>
      </w:r>
      <w:r w:rsidRPr="00037D45">
        <w:rPr>
          <w:sz w:val="20"/>
          <w:szCs w:val="28"/>
          <w:u w:val="single"/>
        </w:rPr>
        <w:t>ιδακτορική</w:t>
      </w:r>
      <w:r w:rsidRPr="00103EF7">
        <w:rPr>
          <w:sz w:val="20"/>
          <w:szCs w:val="28"/>
          <w:u w:val="single"/>
          <w:lang w:val="en-US"/>
        </w:rPr>
        <w:t xml:space="preserve"> </w:t>
      </w:r>
      <w:r w:rsidR="00037D45" w:rsidRPr="00037D45">
        <w:rPr>
          <w:sz w:val="20"/>
          <w:szCs w:val="28"/>
          <w:u w:val="single"/>
        </w:rPr>
        <w:t>Δ</w:t>
      </w:r>
      <w:r w:rsidRPr="00037D45">
        <w:rPr>
          <w:sz w:val="20"/>
          <w:szCs w:val="28"/>
          <w:u w:val="single"/>
        </w:rPr>
        <w:t>ιατριβή</w:t>
      </w:r>
    </w:p>
    <w:p w14:paraId="352FDF60" w14:textId="77777777" w:rsidR="007318FF" w:rsidRPr="00037D45" w:rsidRDefault="007318FF" w:rsidP="00F10968">
      <w:pPr>
        <w:ind w:left="720" w:hanging="720"/>
        <w:rPr>
          <w:i/>
          <w:sz w:val="20"/>
          <w:szCs w:val="28"/>
          <w:lang w:val="en-US"/>
        </w:rPr>
      </w:pPr>
      <w:proofErr w:type="spellStart"/>
      <w:r w:rsidRPr="00037D45">
        <w:rPr>
          <w:i/>
          <w:sz w:val="20"/>
          <w:szCs w:val="28"/>
          <w:lang w:val="en-US"/>
        </w:rPr>
        <w:t>Gairns</w:t>
      </w:r>
      <w:proofErr w:type="spellEnd"/>
      <w:r w:rsidRPr="00037D45">
        <w:rPr>
          <w:i/>
          <w:sz w:val="20"/>
          <w:szCs w:val="28"/>
          <w:lang w:val="en-US"/>
        </w:rPr>
        <w:t xml:space="preserve"> RB. Infrared spectroscopic studies of solid oxygen. (Dissertation) </w:t>
      </w:r>
      <w:proofErr w:type="spellStart"/>
      <w:r w:rsidRPr="00037D45">
        <w:rPr>
          <w:i/>
          <w:sz w:val="20"/>
          <w:szCs w:val="28"/>
          <w:lang w:val="en-US"/>
        </w:rPr>
        <w:t>Bark</w:t>
      </w:r>
      <w:r w:rsidR="00037D45" w:rsidRPr="00037D45">
        <w:rPr>
          <w:i/>
          <w:sz w:val="20"/>
          <w:szCs w:val="28"/>
          <w:lang w:val="en-US"/>
        </w:rPr>
        <w:t>eley</w:t>
      </w:r>
      <w:proofErr w:type="spellEnd"/>
      <w:r w:rsidR="00037D45" w:rsidRPr="00037D45">
        <w:rPr>
          <w:i/>
          <w:sz w:val="20"/>
          <w:szCs w:val="28"/>
          <w:lang w:val="en-US"/>
        </w:rPr>
        <w:t xml:space="preserve">, California: University of </w:t>
      </w:r>
      <w:r w:rsidRPr="00037D45">
        <w:rPr>
          <w:i/>
          <w:sz w:val="20"/>
          <w:szCs w:val="28"/>
          <w:lang w:val="en-US"/>
        </w:rPr>
        <w:t>California, 1965: 156.</w:t>
      </w:r>
    </w:p>
    <w:p w14:paraId="08992664" w14:textId="77777777" w:rsidR="007318FF" w:rsidRPr="00037D45" w:rsidRDefault="007318FF" w:rsidP="00F10968">
      <w:pPr>
        <w:rPr>
          <w:sz w:val="20"/>
          <w:szCs w:val="28"/>
          <w:u w:val="single"/>
        </w:rPr>
      </w:pPr>
      <w:proofErr w:type="spellStart"/>
      <w:r w:rsidRPr="00037D45">
        <w:rPr>
          <w:sz w:val="20"/>
          <w:szCs w:val="28"/>
          <w:u w:val="single"/>
        </w:rPr>
        <w:t>στ</w:t>
      </w:r>
      <w:proofErr w:type="spellEnd"/>
      <w:r w:rsidRPr="00037D45">
        <w:rPr>
          <w:sz w:val="20"/>
          <w:szCs w:val="28"/>
          <w:u w:val="single"/>
        </w:rPr>
        <w:t>. Επιμέλεια βιβλίου</w:t>
      </w:r>
    </w:p>
    <w:p w14:paraId="76628CDD" w14:textId="77777777" w:rsidR="007318FF" w:rsidRPr="00037D45" w:rsidRDefault="007318FF" w:rsidP="00F10968">
      <w:pPr>
        <w:ind w:left="720" w:hanging="720"/>
        <w:rPr>
          <w:i/>
          <w:sz w:val="20"/>
          <w:szCs w:val="28"/>
        </w:rPr>
      </w:pPr>
      <w:proofErr w:type="spellStart"/>
      <w:r w:rsidRPr="00037D45">
        <w:rPr>
          <w:i/>
          <w:sz w:val="20"/>
          <w:szCs w:val="28"/>
        </w:rPr>
        <w:t>Κουτρούκης</w:t>
      </w:r>
      <w:proofErr w:type="spellEnd"/>
      <w:r w:rsidRPr="00037D45">
        <w:rPr>
          <w:i/>
          <w:sz w:val="20"/>
          <w:szCs w:val="28"/>
        </w:rPr>
        <w:t xml:space="preserve"> Θ. (</w:t>
      </w:r>
      <w:proofErr w:type="spellStart"/>
      <w:r w:rsidRPr="00037D45">
        <w:rPr>
          <w:i/>
          <w:sz w:val="20"/>
          <w:szCs w:val="28"/>
        </w:rPr>
        <w:t>Επιμ</w:t>
      </w:r>
      <w:proofErr w:type="spellEnd"/>
      <w:r w:rsidRPr="00037D45">
        <w:rPr>
          <w:i/>
          <w:sz w:val="20"/>
          <w:szCs w:val="28"/>
        </w:rPr>
        <w:t xml:space="preserve">.). Ύψος και εκπαίδευση ενηλίκων. Θεσσαλονίκη: </w:t>
      </w:r>
      <w:proofErr w:type="spellStart"/>
      <w:r w:rsidRPr="00037D45">
        <w:rPr>
          <w:i/>
          <w:sz w:val="20"/>
          <w:szCs w:val="28"/>
        </w:rPr>
        <w:t>Ίνδικτος</w:t>
      </w:r>
      <w:proofErr w:type="spellEnd"/>
      <w:r w:rsidRPr="00037D45">
        <w:rPr>
          <w:i/>
          <w:sz w:val="20"/>
          <w:szCs w:val="28"/>
        </w:rPr>
        <w:t>, 1994: 3-14.</w:t>
      </w:r>
    </w:p>
    <w:p w14:paraId="3DC2DF84" w14:textId="77777777" w:rsidR="007318FF" w:rsidRPr="00037D45" w:rsidRDefault="007318FF" w:rsidP="00F10968">
      <w:pPr>
        <w:rPr>
          <w:sz w:val="20"/>
          <w:szCs w:val="28"/>
          <w:u w:val="single"/>
        </w:rPr>
      </w:pPr>
      <w:r w:rsidRPr="00037D45">
        <w:rPr>
          <w:sz w:val="20"/>
          <w:szCs w:val="28"/>
          <w:u w:val="single"/>
        </w:rPr>
        <w:t>ζ. Όταν συγγραφέας έχει αναλάβει την έκδοση του βιβλίου του</w:t>
      </w:r>
    </w:p>
    <w:p w14:paraId="78058DB6" w14:textId="77777777" w:rsidR="007318FF" w:rsidRPr="00037D45" w:rsidRDefault="007318FF" w:rsidP="00F10968">
      <w:pPr>
        <w:ind w:left="720" w:hanging="720"/>
        <w:rPr>
          <w:i/>
          <w:sz w:val="20"/>
          <w:szCs w:val="28"/>
        </w:rPr>
      </w:pPr>
      <w:r w:rsidRPr="00037D45">
        <w:rPr>
          <w:i/>
          <w:sz w:val="20"/>
          <w:szCs w:val="28"/>
        </w:rPr>
        <w:t xml:space="preserve">Αθανασοπούλου, </w:t>
      </w:r>
      <w:r w:rsidR="00037D45" w:rsidRPr="00037D45">
        <w:rPr>
          <w:i/>
          <w:sz w:val="20"/>
          <w:szCs w:val="28"/>
        </w:rPr>
        <w:t>Δ</w:t>
      </w:r>
      <w:r w:rsidRPr="00037D45">
        <w:rPr>
          <w:i/>
          <w:sz w:val="20"/>
          <w:szCs w:val="28"/>
        </w:rPr>
        <w:t>. Περιγραφική στατιστική. Πειραιάς: Ιδίας, 1980.</w:t>
      </w:r>
    </w:p>
    <w:p w14:paraId="081A7941" w14:textId="77777777" w:rsidR="00037D45" w:rsidRDefault="00037D45" w:rsidP="00F10968">
      <w:pPr>
        <w:rPr>
          <w:sz w:val="20"/>
          <w:szCs w:val="28"/>
        </w:rPr>
      </w:pPr>
    </w:p>
    <w:p w14:paraId="7AAA6915" w14:textId="77777777" w:rsidR="007318FF" w:rsidRPr="00037D45" w:rsidRDefault="007318FF" w:rsidP="00F10968">
      <w:pPr>
        <w:rPr>
          <w:b/>
          <w:sz w:val="20"/>
          <w:szCs w:val="28"/>
        </w:rPr>
      </w:pPr>
      <w:r w:rsidRPr="00037D45">
        <w:rPr>
          <w:b/>
          <w:sz w:val="20"/>
          <w:szCs w:val="28"/>
        </w:rPr>
        <w:t xml:space="preserve">ΠΗΓΕΣ ΑΠΟ ΤΟ </w:t>
      </w:r>
      <w:r w:rsidR="00037D45" w:rsidRPr="00037D45">
        <w:rPr>
          <w:b/>
          <w:sz w:val="20"/>
          <w:szCs w:val="28"/>
        </w:rPr>
        <w:t>Δ</w:t>
      </w:r>
      <w:r w:rsidRPr="00037D45">
        <w:rPr>
          <w:b/>
          <w:sz w:val="20"/>
          <w:szCs w:val="28"/>
        </w:rPr>
        <w:t>ΙΑ</w:t>
      </w:r>
      <w:r w:rsidR="00037D45" w:rsidRPr="00037D45">
        <w:rPr>
          <w:b/>
          <w:sz w:val="20"/>
          <w:szCs w:val="28"/>
        </w:rPr>
        <w:t>Δ</w:t>
      </w:r>
      <w:r w:rsidRPr="00037D45">
        <w:rPr>
          <w:b/>
          <w:sz w:val="20"/>
          <w:szCs w:val="28"/>
        </w:rPr>
        <w:t>ΙΚΤΥΟ</w:t>
      </w:r>
    </w:p>
    <w:p w14:paraId="768E4CDA" w14:textId="77777777" w:rsidR="007318FF" w:rsidRPr="007318FF" w:rsidRDefault="007318FF" w:rsidP="00F10968">
      <w:pPr>
        <w:rPr>
          <w:sz w:val="20"/>
          <w:szCs w:val="28"/>
        </w:rPr>
      </w:pPr>
      <w:r w:rsidRPr="007318FF">
        <w:rPr>
          <w:sz w:val="20"/>
          <w:szCs w:val="28"/>
        </w:rPr>
        <w:t>Τα βασικά στοιχεία που πρέπει να παρατίθενται είναι τα εξής:</w:t>
      </w:r>
    </w:p>
    <w:p w14:paraId="4C273BB5" w14:textId="77777777" w:rsidR="007318FF" w:rsidRPr="007318FF" w:rsidRDefault="007318FF" w:rsidP="00F10968">
      <w:pPr>
        <w:rPr>
          <w:sz w:val="20"/>
          <w:szCs w:val="28"/>
        </w:rPr>
      </w:pPr>
      <w:r w:rsidRPr="007318FF">
        <w:rPr>
          <w:sz w:val="20"/>
          <w:szCs w:val="28"/>
        </w:rPr>
        <w:lastRenderedPageBreak/>
        <w:t>Στοιχεία εργασίας, όπως τίτλος και ημερομηνία συγγραφής της ε</w:t>
      </w:r>
      <w:r w:rsidR="00037D45">
        <w:rPr>
          <w:sz w:val="20"/>
          <w:szCs w:val="28"/>
        </w:rPr>
        <w:t xml:space="preserve">ργασίας (εφόσον αναφέρεται) και </w:t>
      </w:r>
      <w:r w:rsidRPr="007318FF">
        <w:rPr>
          <w:sz w:val="20"/>
          <w:szCs w:val="28"/>
        </w:rPr>
        <w:t>οπωσδήποτε η συγκεκριμένη διεύθυνση και η ημερομηνία επίσκεψης-πρόσβασης στη συγκεκριμένη</w:t>
      </w:r>
      <w:r w:rsidR="00037D45">
        <w:rPr>
          <w:sz w:val="20"/>
          <w:szCs w:val="28"/>
        </w:rPr>
        <w:t xml:space="preserve"> </w:t>
      </w:r>
      <w:r w:rsidRPr="007318FF">
        <w:rPr>
          <w:sz w:val="20"/>
          <w:szCs w:val="28"/>
        </w:rPr>
        <w:t>ιστοσελίδα ή δικτυακό τόπο σε παρένθεση.</w:t>
      </w:r>
    </w:p>
    <w:p w14:paraId="182A79FB" w14:textId="77777777" w:rsidR="007318FF" w:rsidRPr="00037D45" w:rsidRDefault="007318FF" w:rsidP="00F10968">
      <w:pPr>
        <w:rPr>
          <w:sz w:val="20"/>
          <w:szCs w:val="28"/>
          <w:u w:val="single"/>
        </w:rPr>
      </w:pPr>
      <w:r w:rsidRPr="00037D45">
        <w:rPr>
          <w:sz w:val="20"/>
          <w:szCs w:val="28"/>
          <w:u w:val="single"/>
        </w:rPr>
        <w:t>Κείμενο στο διαδίκτυο με ημερομηνία</w:t>
      </w:r>
    </w:p>
    <w:p w14:paraId="309642E3" w14:textId="77777777" w:rsidR="007318FF" w:rsidRPr="00037D45" w:rsidRDefault="007318FF" w:rsidP="00F10968">
      <w:pPr>
        <w:ind w:left="720" w:hanging="720"/>
        <w:rPr>
          <w:i/>
          <w:sz w:val="20"/>
          <w:szCs w:val="28"/>
          <w:lang w:val="en-US"/>
        </w:rPr>
      </w:pPr>
      <w:r w:rsidRPr="00037D45">
        <w:rPr>
          <w:i/>
          <w:sz w:val="20"/>
          <w:szCs w:val="28"/>
        </w:rPr>
        <w:t>Johnson-</w:t>
      </w:r>
      <w:proofErr w:type="spellStart"/>
      <w:r w:rsidRPr="00037D45">
        <w:rPr>
          <w:i/>
          <w:sz w:val="20"/>
          <w:szCs w:val="28"/>
        </w:rPr>
        <w:t>Eilola</w:t>
      </w:r>
      <w:proofErr w:type="spellEnd"/>
      <w:r w:rsidRPr="00037D45">
        <w:rPr>
          <w:i/>
          <w:sz w:val="20"/>
          <w:szCs w:val="28"/>
        </w:rPr>
        <w:t xml:space="preserve"> J. (1994). </w:t>
      </w:r>
      <w:r w:rsidRPr="00037D45">
        <w:rPr>
          <w:i/>
          <w:sz w:val="20"/>
          <w:szCs w:val="28"/>
          <w:lang w:val="en-US"/>
        </w:rPr>
        <w:t>Little machines: Rearticulating hypertext users.</w:t>
      </w:r>
      <w:r w:rsidR="00AF12CD" w:rsidRPr="00AF12CD">
        <w:rPr>
          <w:i/>
          <w:sz w:val="20"/>
          <w:szCs w:val="28"/>
          <w:lang w:val="en-US"/>
        </w:rPr>
        <w:t xml:space="preserve"> </w:t>
      </w:r>
      <w:r w:rsidRPr="00037D45">
        <w:rPr>
          <w:i/>
          <w:sz w:val="20"/>
          <w:szCs w:val="28"/>
          <w:lang w:val="en-US"/>
        </w:rPr>
        <w:t>ftp://daedalus.com/Pub/CCCC95/johnson-eilola (10/2/1996).</w:t>
      </w:r>
    </w:p>
    <w:p w14:paraId="0F90DADB" w14:textId="77777777" w:rsidR="007318FF" w:rsidRPr="00AF12CD" w:rsidRDefault="007318FF" w:rsidP="00F10968">
      <w:pPr>
        <w:ind w:left="720" w:hanging="720"/>
        <w:rPr>
          <w:i/>
          <w:sz w:val="20"/>
          <w:szCs w:val="28"/>
          <w:lang w:val="en-US"/>
        </w:rPr>
      </w:pPr>
      <w:proofErr w:type="spellStart"/>
      <w:r w:rsidRPr="00AF12CD">
        <w:rPr>
          <w:i/>
          <w:sz w:val="20"/>
          <w:szCs w:val="28"/>
          <w:lang w:val="en-US"/>
        </w:rPr>
        <w:t>VandenBos</w:t>
      </w:r>
      <w:proofErr w:type="spellEnd"/>
      <w:r w:rsidRPr="00AF12CD">
        <w:rPr>
          <w:i/>
          <w:sz w:val="20"/>
          <w:szCs w:val="28"/>
          <w:lang w:val="en-US"/>
        </w:rPr>
        <w:t xml:space="preserve"> G, Knapp S, Doe J. (2001). Role of reference elements in the selec</w:t>
      </w:r>
      <w:r w:rsidR="00AF12CD" w:rsidRPr="00AF12CD">
        <w:rPr>
          <w:i/>
          <w:sz w:val="20"/>
          <w:szCs w:val="28"/>
          <w:lang w:val="en-US"/>
        </w:rPr>
        <w:t xml:space="preserve">tion of resources by psychology </w:t>
      </w:r>
      <w:r w:rsidRPr="00AF12CD">
        <w:rPr>
          <w:i/>
          <w:sz w:val="20"/>
          <w:szCs w:val="28"/>
          <w:lang w:val="en-US"/>
        </w:rPr>
        <w:t xml:space="preserve">undergraduates. Journal of Bibliographic Research, 5, 117-123. </w:t>
      </w:r>
      <w:r w:rsidR="00AF12CD" w:rsidRPr="00AF12CD">
        <w:rPr>
          <w:i/>
          <w:sz w:val="20"/>
          <w:szCs w:val="28"/>
        </w:rPr>
        <w:t>Δ</w:t>
      </w:r>
      <w:r w:rsidRPr="00AF12CD">
        <w:rPr>
          <w:i/>
          <w:sz w:val="20"/>
          <w:szCs w:val="28"/>
        </w:rPr>
        <w:t>ιαθέσιμο</w:t>
      </w:r>
      <w:r w:rsidRPr="006E347B">
        <w:rPr>
          <w:i/>
          <w:sz w:val="20"/>
          <w:szCs w:val="28"/>
          <w:lang w:val="en-US"/>
        </w:rPr>
        <w:t xml:space="preserve"> </w:t>
      </w:r>
      <w:r w:rsidRPr="00AF12CD">
        <w:rPr>
          <w:i/>
          <w:sz w:val="20"/>
          <w:szCs w:val="28"/>
        </w:rPr>
        <w:t>στο</w:t>
      </w:r>
      <w:r w:rsidRPr="006E347B">
        <w:rPr>
          <w:i/>
          <w:sz w:val="20"/>
          <w:szCs w:val="28"/>
          <w:lang w:val="en-US"/>
        </w:rPr>
        <w:t xml:space="preserve"> </w:t>
      </w:r>
      <w:r w:rsidRPr="00AF12CD">
        <w:rPr>
          <w:i/>
          <w:sz w:val="20"/>
          <w:szCs w:val="28"/>
        </w:rPr>
        <w:t>δικτυακό</w:t>
      </w:r>
      <w:r w:rsidRPr="006E347B">
        <w:rPr>
          <w:i/>
          <w:sz w:val="20"/>
          <w:szCs w:val="28"/>
          <w:lang w:val="en-US"/>
        </w:rPr>
        <w:t xml:space="preserve"> </w:t>
      </w:r>
      <w:r w:rsidRPr="00AF12CD">
        <w:rPr>
          <w:i/>
          <w:sz w:val="20"/>
          <w:szCs w:val="28"/>
        </w:rPr>
        <w:t>τόπο</w:t>
      </w:r>
      <w:r w:rsidRPr="006E347B">
        <w:rPr>
          <w:i/>
          <w:sz w:val="20"/>
          <w:szCs w:val="28"/>
          <w:lang w:val="en-US"/>
        </w:rPr>
        <w:t>:</w:t>
      </w:r>
      <w:r w:rsidR="00AF12CD" w:rsidRPr="006E347B">
        <w:rPr>
          <w:i/>
          <w:sz w:val="20"/>
          <w:szCs w:val="28"/>
          <w:lang w:val="en-US"/>
        </w:rPr>
        <w:t xml:space="preserve"> </w:t>
      </w:r>
      <w:r w:rsidRPr="006E347B">
        <w:rPr>
          <w:i/>
          <w:sz w:val="20"/>
          <w:szCs w:val="28"/>
          <w:lang w:val="en-US"/>
        </w:rPr>
        <w:t>http://jbr.org/articles.html (13/9/2001).</w:t>
      </w:r>
    </w:p>
    <w:p w14:paraId="4328B59C" w14:textId="77777777" w:rsidR="007318FF" w:rsidRPr="00AF12CD" w:rsidRDefault="007318FF" w:rsidP="00F10968">
      <w:pPr>
        <w:rPr>
          <w:sz w:val="20"/>
          <w:szCs w:val="28"/>
          <w:u w:val="single"/>
        </w:rPr>
      </w:pPr>
      <w:r w:rsidRPr="00AF12CD">
        <w:rPr>
          <w:sz w:val="20"/>
          <w:szCs w:val="28"/>
          <w:u w:val="single"/>
        </w:rPr>
        <w:t>Κείμενο στο διαδίκτυο χωρίς ημερομηνία</w:t>
      </w:r>
    </w:p>
    <w:p w14:paraId="0BCC0867" w14:textId="77777777" w:rsidR="007318FF" w:rsidRPr="00AF12CD" w:rsidRDefault="007318FF" w:rsidP="00F10968">
      <w:pPr>
        <w:ind w:left="720" w:hanging="720"/>
        <w:rPr>
          <w:i/>
          <w:sz w:val="20"/>
          <w:szCs w:val="28"/>
        </w:rPr>
      </w:pPr>
      <w:r w:rsidRPr="00FD0A6D">
        <w:rPr>
          <w:i/>
          <w:sz w:val="20"/>
          <w:szCs w:val="28"/>
          <w:lang w:val="en-US"/>
        </w:rPr>
        <w:t>Nielsen</w:t>
      </w:r>
      <w:r w:rsidRPr="00987D81">
        <w:rPr>
          <w:i/>
          <w:sz w:val="20"/>
          <w:szCs w:val="28"/>
        </w:rPr>
        <w:t xml:space="preserve"> </w:t>
      </w:r>
      <w:r w:rsidRPr="00FD0A6D">
        <w:rPr>
          <w:i/>
          <w:sz w:val="20"/>
          <w:szCs w:val="28"/>
          <w:lang w:val="en-US"/>
        </w:rPr>
        <w:t>M</w:t>
      </w:r>
      <w:r w:rsidRPr="00987D81">
        <w:rPr>
          <w:i/>
          <w:sz w:val="20"/>
          <w:szCs w:val="28"/>
        </w:rPr>
        <w:t xml:space="preserve"> </w:t>
      </w:r>
      <w:r w:rsidRPr="00FD0A6D">
        <w:rPr>
          <w:i/>
          <w:sz w:val="20"/>
          <w:szCs w:val="28"/>
          <w:lang w:val="en-US"/>
        </w:rPr>
        <w:t>E</w:t>
      </w:r>
      <w:r w:rsidRPr="00987D81">
        <w:rPr>
          <w:i/>
          <w:sz w:val="20"/>
          <w:szCs w:val="28"/>
        </w:rPr>
        <w:t>. (</w:t>
      </w:r>
      <w:r w:rsidRPr="00FD0A6D">
        <w:rPr>
          <w:i/>
          <w:sz w:val="20"/>
          <w:szCs w:val="28"/>
          <w:lang w:val="en-US"/>
        </w:rPr>
        <w:t>n</w:t>
      </w:r>
      <w:r w:rsidRPr="00987D81">
        <w:rPr>
          <w:i/>
          <w:sz w:val="20"/>
          <w:szCs w:val="28"/>
        </w:rPr>
        <w:t>.</w:t>
      </w:r>
      <w:r w:rsidRPr="00FD0A6D">
        <w:rPr>
          <w:i/>
          <w:sz w:val="20"/>
          <w:szCs w:val="28"/>
          <w:lang w:val="en-US"/>
        </w:rPr>
        <w:t>d</w:t>
      </w:r>
      <w:r w:rsidRPr="00987D81">
        <w:rPr>
          <w:i/>
          <w:sz w:val="20"/>
          <w:szCs w:val="28"/>
        </w:rPr>
        <w:t xml:space="preserve">.). </w:t>
      </w:r>
      <w:r w:rsidRPr="00AF12CD">
        <w:rPr>
          <w:i/>
          <w:sz w:val="20"/>
          <w:szCs w:val="28"/>
          <w:lang w:val="en-US"/>
        </w:rPr>
        <w:t xml:space="preserve">Notable people in psychology of religion. </w:t>
      </w:r>
      <w:r w:rsidR="00AF12CD" w:rsidRPr="00AF12CD">
        <w:rPr>
          <w:i/>
          <w:sz w:val="20"/>
          <w:szCs w:val="28"/>
        </w:rPr>
        <w:t>Δ</w:t>
      </w:r>
      <w:r w:rsidRPr="00AF12CD">
        <w:rPr>
          <w:i/>
          <w:sz w:val="20"/>
          <w:szCs w:val="28"/>
        </w:rPr>
        <w:t>ιαθέσιμο στο δικτυακό τόπο:</w:t>
      </w:r>
      <w:r w:rsidR="00AF12CD">
        <w:rPr>
          <w:i/>
          <w:sz w:val="20"/>
          <w:szCs w:val="28"/>
        </w:rPr>
        <w:t xml:space="preserve"> </w:t>
      </w:r>
      <w:r w:rsidRPr="00AF12CD">
        <w:rPr>
          <w:i/>
          <w:sz w:val="20"/>
          <w:szCs w:val="28"/>
        </w:rPr>
        <w:t>http://www.psywww.com/psyrelig/psyrelpr.htm (3/8/2001).</w:t>
      </w:r>
    </w:p>
    <w:p w14:paraId="2D6B0C05" w14:textId="77777777" w:rsidR="007318FF" w:rsidRPr="00AF12CD" w:rsidRDefault="007318FF" w:rsidP="00F10968">
      <w:pPr>
        <w:rPr>
          <w:sz w:val="20"/>
          <w:szCs w:val="28"/>
          <w:u w:val="single"/>
        </w:rPr>
      </w:pPr>
      <w:r w:rsidRPr="00AF12CD">
        <w:rPr>
          <w:sz w:val="20"/>
          <w:szCs w:val="28"/>
          <w:u w:val="single"/>
        </w:rPr>
        <w:t>Κείμενο στο διαδίκτυο χωρίς ημερομηνία και χωρίς συγγραφέα</w:t>
      </w:r>
    </w:p>
    <w:p w14:paraId="7EB8E2EB" w14:textId="77777777" w:rsidR="007318FF" w:rsidRPr="00AF12CD" w:rsidRDefault="007318FF" w:rsidP="00F10968">
      <w:pPr>
        <w:ind w:left="720" w:hanging="720"/>
        <w:rPr>
          <w:i/>
          <w:sz w:val="20"/>
          <w:szCs w:val="28"/>
        </w:rPr>
      </w:pPr>
      <w:proofErr w:type="spellStart"/>
      <w:r w:rsidRPr="00AF12CD">
        <w:rPr>
          <w:i/>
          <w:sz w:val="20"/>
          <w:szCs w:val="28"/>
        </w:rPr>
        <w:t>Gender</w:t>
      </w:r>
      <w:proofErr w:type="spellEnd"/>
      <w:r w:rsidRPr="00AF12CD">
        <w:rPr>
          <w:i/>
          <w:sz w:val="20"/>
          <w:szCs w:val="28"/>
        </w:rPr>
        <w:t xml:space="preserve"> and </w:t>
      </w:r>
      <w:proofErr w:type="spellStart"/>
      <w:r w:rsidRPr="00AF12CD">
        <w:rPr>
          <w:i/>
          <w:sz w:val="20"/>
          <w:szCs w:val="28"/>
        </w:rPr>
        <w:t>society</w:t>
      </w:r>
      <w:proofErr w:type="spellEnd"/>
      <w:r w:rsidRPr="00AF12CD">
        <w:rPr>
          <w:i/>
          <w:sz w:val="20"/>
          <w:szCs w:val="28"/>
        </w:rPr>
        <w:t>. (</w:t>
      </w:r>
      <w:proofErr w:type="spellStart"/>
      <w:r w:rsidRPr="00AF12CD">
        <w:rPr>
          <w:i/>
          <w:sz w:val="20"/>
          <w:szCs w:val="28"/>
        </w:rPr>
        <w:t>n.d</w:t>
      </w:r>
      <w:proofErr w:type="spellEnd"/>
      <w:r w:rsidRPr="00AF12CD">
        <w:rPr>
          <w:i/>
          <w:sz w:val="20"/>
          <w:szCs w:val="28"/>
        </w:rPr>
        <w:t xml:space="preserve">.). </w:t>
      </w:r>
      <w:r w:rsidR="00AF12CD" w:rsidRPr="00AF12CD">
        <w:rPr>
          <w:i/>
          <w:sz w:val="20"/>
          <w:szCs w:val="28"/>
        </w:rPr>
        <w:t>Δ</w:t>
      </w:r>
      <w:r w:rsidRPr="00AF12CD">
        <w:rPr>
          <w:i/>
          <w:sz w:val="20"/>
          <w:szCs w:val="28"/>
        </w:rPr>
        <w:t>ιαθέσιμο στο δικτυακό τόπο: http://www.trinity.edu/mkearl/gender.html (3/12/2001).</w:t>
      </w:r>
    </w:p>
    <w:p w14:paraId="3C8AA612" w14:textId="77777777" w:rsidR="00F10968" w:rsidRPr="00AF12CD" w:rsidRDefault="00F10968">
      <w:pPr>
        <w:ind w:left="720" w:hanging="720"/>
        <w:rPr>
          <w:i/>
          <w:sz w:val="20"/>
          <w:szCs w:val="28"/>
        </w:rPr>
      </w:pPr>
    </w:p>
    <w:sectPr w:rsidR="00F10968" w:rsidRPr="00AF12CD" w:rsidSect="00523198">
      <w:footerReference w:type="default" r:id="rId15"/>
      <w:pgSz w:w="11906" w:h="16838"/>
      <w:pgMar w:top="1440" w:right="1440" w:bottom="1440" w:left="1440" w:header="720" w:footer="720" w:gutter="284"/>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5D74AA" w14:textId="77777777" w:rsidR="001C3CE6" w:rsidRDefault="001C3CE6">
      <w:r>
        <w:separator/>
      </w:r>
    </w:p>
  </w:endnote>
  <w:endnote w:type="continuationSeparator" w:id="0">
    <w:p w14:paraId="01496710" w14:textId="77777777" w:rsidR="001C3CE6" w:rsidRDefault="001C3C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09AB9B" w14:textId="77777777" w:rsidR="00157A7B" w:rsidRPr="00CC4FFE" w:rsidRDefault="00157A7B">
    <w:pPr>
      <w:pStyle w:val="a5"/>
      <w:rPr>
        <w:sz w:val="20"/>
        <w:lang w:val="el-GR"/>
      </w:rPr>
    </w:pPr>
    <w:r>
      <w:rPr>
        <w:i/>
        <w:sz w:val="20"/>
        <w:lang w:val="el-GR"/>
      </w:rPr>
      <w:t>Πτυχ</w:t>
    </w:r>
    <w:r w:rsidRPr="00CC4FFE">
      <w:rPr>
        <w:i/>
        <w:sz w:val="20"/>
        <w:lang w:val="el-GR"/>
      </w:rPr>
      <w:t>ι</w:t>
    </w:r>
    <w:r>
      <w:rPr>
        <w:i/>
        <w:sz w:val="20"/>
        <w:lang w:val="el-GR"/>
      </w:rPr>
      <w:t>α</w:t>
    </w:r>
    <w:r w:rsidRPr="00CC4FFE">
      <w:rPr>
        <w:i/>
        <w:sz w:val="20"/>
        <w:lang w:val="el-GR"/>
      </w:rPr>
      <w:t>κή Εργασία</w:t>
    </w:r>
    <w:r w:rsidRPr="00CC4FFE">
      <w:rPr>
        <w:i/>
        <w:sz w:val="20"/>
        <w:lang w:val="el-GR"/>
      </w:rPr>
      <w:tab/>
    </w:r>
    <w:r w:rsidRPr="00CC4FFE">
      <w:rPr>
        <w:i/>
        <w:sz w:val="20"/>
        <w:lang w:val="el-GR"/>
      </w:rPr>
      <w:tab/>
    </w:r>
    <w:r w:rsidRPr="00CC4FFE">
      <w:rPr>
        <w:sz w:val="20"/>
        <w:lang w:val="el-GR"/>
      </w:rPr>
      <w:fldChar w:fldCharType="begin"/>
    </w:r>
    <w:r w:rsidRPr="00CC4FFE">
      <w:rPr>
        <w:sz w:val="20"/>
        <w:lang w:val="el-GR"/>
      </w:rPr>
      <w:instrText>PAGE   \* MERGEFORMAT</w:instrText>
    </w:r>
    <w:r w:rsidRPr="00CC4FFE">
      <w:rPr>
        <w:sz w:val="20"/>
        <w:lang w:val="el-GR"/>
      </w:rPr>
      <w:fldChar w:fldCharType="separate"/>
    </w:r>
    <w:r>
      <w:rPr>
        <w:noProof/>
        <w:sz w:val="20"/>
        <w:lang w:val="el-GR"/>
      </w:rPr>
      <w:t>x</w:t>
    </w:r>
    <w:r w:rsidRPr="00CC4FFE">
      <w:rPr>
        <w:sz w:val="20"/>
        <w:lang w:val="el-G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EB794C" w14:textId="77777777" w:rsidR="00157A7B" w:rsidRPr="00CC4FFE" w:rsidRDefault="00157A7B" w:rsidP="009C37E5">
    <w:pPr>
      <w:pStyle w:val="a5"/>
      <w:rPr>
        <w:sz w:val="20"/>
        <w:szCs w:val="20"/>
      </w:rPr>
    </w:pPr>
    <w:r>
      <w:rPr>
        <w:i/>
        <w:sz w:val="20"/>
        <w:lang w:val="el-GR"/>
      </w:rPr>
      <w:t>Πτυχ</w:t>
    </w:r>
    <w:r w:rsidRPr="00CC4FFE">
      <w:rPr>
        <w:i/>
        <w:sz w:val="20"/>
        <w:lang w:val="el-GR"/>
      </w:rPr>
      <w:t>ι</w:t>
    </w:r>
    <w:r>
      <w:rPr>
        <w:i/>
        <w:sz w:val="20"/>
        <w:lang w:val="el-GR"/>
      </w:rPr>
      <w:t>α</w:t>
    </w:r>
    <w:r w:rsidRPr="00CC4FFE">
      <w:rPr>
        <w:i/>
        <w:sz w:val="20"/>
        <w:lang w:val="el-GR"/>
      </w:rPr>
      <w:t>κή Εργασία</w:t>
    </w:r>
    <w:r w:rsidRPr="00CC4FFE">
      <w:rPr>
        <w:sz w:val="20"/>
        <w:szCs w:val="20"/>
      </w:rPr>
      <w:tab/>
    </w:r>
    <w:r w:rsidRPr="00CC4FFE">
      <w:rPr>
        <w:sz w:val="20"/>
        <w:szCs w:val="20"/>
      </w:rPr>
      <w:tab/>
    </w:r>
    <w:r w:rsidRPr="00CC4FFE">
      <w:rPr>
        <w:sz w:val="20"/>
        <w:szCs w:val="20"/>
      </w:rPr>
      <w:fldChar w:fldCharType="begin"/>
    </w:r>
    <w:r w:rsidRPr="00CC4FFE">
      <w:rPr>
        <w:sz w:val="20"/>
        <w:szCs w:val="20"/>
      </w:rPr>
      <w:instrText xml:space="preserve"> PAGE   \* MERGEFORMAT </w:instrText>
    </w:r>
    <w:r w:rsidRPr="00CC4FFE">
      <w:rPr>
        <w:sz w:val="20"/>
        <w:szCs w:val="20"/>
      </w:rPr>
      <w:fldChar w:fldCharType="separate"/>
    </w:r>
    <w:r>
      <w:rPr>
        <w:noProof/>
        <w:sz w:val="20"/>
        <w:szCs w:val="20"/>
      </w:rPr>
      <w:t>8</w:t>
    </w:r>
    <w:r w:rsidRPr="00CC4FFE">
      <w:rPr>
        <w:noProof/>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AA08FA" w14:textId="77777777" w:rsidR="001C3CE6" w:rsidRDefault="001C3CE6">
      <w:r>
        <w:separator/>
      </w:r>
    </w:p>
  </w:footnote>
  <w:footnote w:type="continuationSeparator" w:id="0">
    <w:p w14:paraId="5CAEB857" w14:textId="77777777" w:rsidR="001C3CE6" w:rsidRDefault="001C3C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5"/>
      <w:gridCol w:w="6554"/>
    </w:tblGrid>
    <w:tr w:rsidR="00157A7B" w14:paraId="06AD1AEC" w14:textId="77777777" w:rsidTr="00AC3BF9">
      <w:trPr>
        <w:trHeight w:val="851"/>
      </w:trPr>
      <w:tc>
        <w:tcPr>
          <w:tcW w:w="2235" w:type="dxa"/>
          <w:tcBorders>
            <w:top w:val="nil"/>
            <w:left w:val="nil"/>
            <w:bottom w:val="nil"/>
            <w:right w:val="nil"/>
          </w:tcBorders>
          <w:shd w:val="clear" w:color="auto" w:fill="auto"/>
          <w:vAlign w:val="center"/>
        </w:tcPr>
        <w:p w14:paraId="476AA2F6" w14:textId="3DB01B7E" w:rsidR="00157A7B" w:rsidRDefault="00157A7B">
          <w:pPr>
            <w:pStyle w:val="a7"/>
          </w:pPr>
        </w:p>
      </w:tc>
      <w:tc>
        <w:tcPr>
          <w:tcW w:w="6554" w:type="dxa"/>
          <w:tcBorders>
            <w:top w:val="nil"/>
            <w:left w:val="nil"/>
            <w:bottom w:val="nil"/>
            <w:right w:val="nil"/>
          </w:tcBorders>
          <w:shd w:val="clear" w:color="auto" w:fill="auto"/>
          <w:vAlign w:val="center"/>
        </w:tcPr>
        <w:p w14:paraId="60FA8AD6" w14:textId="77777777" w:rsidR="00157A7B" w:rsidRPr="00746B1C" w:rsidRDefault="00157A7B" w:rsidP="00BD3B1D">
          <w:pPr>
            <w:pStyle w:val="a7"/>
            <w:tabs>
              <w:tab w:val="clear" w:pos="4153"/>
            </w:tabs>
            <w:jc w:val="right"/>
            <w:rPr>
              <w:i/>
              <w:sz w:val="16"/>
              <w:szCs w:val="16"/>
            </w:rPr>
          </w:pPr>
          <w:r w:rsidRPr="008C5FC0">
            <w:rPr>
              <w:i/>
              <w:sz w:val="20"/>
              <w:szCs w:val="16"/>
            </w:rPr>
            <w:t>«Ονοματεπώνυμο Συγγραφέα», «Τίτλος πτυχιακής Εργασίας»</w:t>
          </w:r>
        </w:p>
      </w:tc>
    </w:tr>
  </w:tbl>
  <w:p w14:paraId="39EE87C8" w14:textId="281B90C2" w:rsidR="00157A7B" w:rsidRDefault="00157A7B">
    <w:pPr>
      <w:pStyle w:val="a7"/>
    </w:pPr>
    <w:r>
      <w:rPr>
        <w:noProof/>
      </w:rPr>
      <w:drawing>
        <wp:anchor distT="0" distB="0" distL="114300" distR="114300" simplePos="0" relativeHeight="251659264" behindDoc="1" locked="0" layoutInCell="1" allowOverlap="1" wp14:anchorId="3638ED81" wp14:editId="7F704A6D">
          <wp:simplePos x="0" y="0"/>
          <wp:positionH relativeFrom="column">
            <wp:posOffset>19989</wp:posOffset>
          </wp:positionH>
          <wp:positionV relativeFrom="paragraph">
            <wp:posOffset>-567745</wp:posOffset>
          </wp:positionV>
          <wp:extent cx="1262380" cy="730250"/>
          <wp:effectExtent l="0" t="0" r="0" b="0"/>
          <wp:wrapNone/>
          <wp:docPr id="14" name="Εικόνα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62380" cy="73025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2"/>
    <w:multiLevelType w:val="singleLevel"/>
    <w:tmpl w:val="CF8A9106"/>
    <w:lvl w:ilvl="0">
      <w:start w:val="1"/>
      <w:numFmt w:val="bullet"/>
      <w:pStyle w:val="3"/>
      <w:lvlText w:val=""/>
      <w:lvlJc w:val="left"/>
      <w:pPr>
        <w:tabs>
          <w:tab w:val="num" w:pos="9202"/>
        </w:tabs>
        <w:ind w:left="9202" w:hanging="360"/>
      </w:pPr>
      <w:rPr>
        <w:rFonts w:ascii="Symbol" w:hAnsi="Symbol" w:hint="default"/>
      </w:rPr>
    </w:lvl>
  </w:abstractNum>
  <w:abstractNum w:abstractNumId="1" w15:restartNumberingAfterBreak="0">
    <w:nsid w:val="FFFFFF83"/>
    <w:multiLevelType w:val="singleLevel"/>
    <w:tmpl w:val="D4B4AAB2"/>
    <w:lvl w:ilvl="0">
      <w:start w:val="1"/>
      <w:numFmt w:val="bullet"/>
      <w:pStyle w:val="2"/>
      <w:lvlText w:val=""/>
      <w:lvlJc w:val="left"/>
      <w:pPr>
        <w:tabs>
          <w:tab w:val="num" w:pos="643"/>
        </w:tabs>
        <w:ind w:left="643" w:hanging="360"/>
      </w:pPr>
      <w:rPr>
        <w:rFonts w:ascii="Symbol" w:hAnsi="Symbol" w:hint="default"/>
      </w:rPr>
    </w:lvl>
  </w:abstractNum>
  <w:abstractNum w:abstractNumId="2" w15:restartNumberingAfterBreak="0">
    <w:nsid w:val="00D87D33"/>
    <w:multiLevelType w:val="hybridMultilevel"/>
    <w:tmpl w:val="9F1A15E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15:restartNumberingAfterBreak="0">
    <w:nsid w:val="031031E4"/>
    <w:multiLevelType w:val="hybridMultilevel"/>
    <w:tmpl w:val="88882C5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4" w15:restartNumberingAfterBreak="0">
    <w:nsid w:val="08317220"/>
    <w:multiLevelType w:val="hybridMultilevel"/>
    <w:tmpl w:val="489AC068"/>
    <w:lvl w:ilvl="0" w:tplc="02F26A2A">
      <w:numFmt w:val="bullet"/>
      <w:lvlText w:val="•"/>
      <w:lvlJc w:val="left"/>
      <w:pPr>
        <w:ind w:left="720" w:hanging="360"/>
      </w:pPr>
      <w:rPr>
        <w:rFonts w:ascii="Times New Roman" w:eastAsia="Times New Roman" w:hAnsi="Times New Roman" w:cs="Times New Roman"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 w15:restartNumberingAfterBreak="0">
    <w:nsid w:val="0C332505"/>
    <w:multiLevelType w:val="hybridMultilevel"/>
    <w:tmpl w:val="752ED3C0"/>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6" w15:restartNumberingAfterBreak="0">
    <w:nsid w:val="0C43263B"/>
    <w:multiLevelType w:val="hybridMultilevel"/>
    <w:tmpl w:val="A31C1012"/>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7" w15:restartNumberingAfterBreak="0">
    <w:nsid w:val="13042F8D"/>
    <w:multiLevelType w:val="hybridMultilevel"/>
    <w:tmpl w:val="F0AA2BA0"/>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8" w15:restartNumberingAfterBreak="0">
    <w:nsid w:val="1C563BCD"/>
    <w:multiLevelType w:val="hybridMultilevel"/>
    <w:tmpl w:val="F3C4692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9" w15:restartNumberingAfterBreak="0">
    <w:nsid w:val="2384452B"/>
    <w:multiLevelType w:val="hybridMultilevel"/>
    <w:tmpl w:val="ABFA154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0" w15:restartNumberingAfterBreak="0">
    <w:nsid w:val="23C90ACF"/>
    <w:multiLevelType w:val="hybridMultilevel"/>
    <w:tmpl w:val="DEC25D10"/>
    <w:lvl w:ilvl="0" w:tplc="C5E43FDA">
      <w:numFmt w:val="bullet"/>
      <w:lvlText w:val="•"/>
      <w:lvlJc w:val="left"/>
      <w:pPr>
        <w:ind w:left="720" w:hanging="360"/>
      </w:pPr>
      <w:rPr>
        <w:rFonts w:ascii="Times New Roman" w:eastAsia="Times New Roman" w:hAnsi="Times New Roman" w:cs="Times New Roman"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1" w15:restartNumberingAfterBreak="0">
    <w:nsid w:val="261E738F"/>
    <w:multiLevelType w:val="hybridMultilevel"/>
    <w:tmpl w:val="0F14CB5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2" w15:restartNumberingAfterBreak="0">
    <w:nsid w:val="29B66C05"/>
    <w:multiLevelType w:val="hybridMultilevel"/>
    <w:tmpl w:val="B9801BF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3" w15:restartNumberingAfterBreak="0">
    <w:nsid w:val="2A884BB9"/>
    <w:multiLevelType w:val="hybridMultilevel"/>
    <w:tmpl w:val="009A94BC"/>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4" w15:restartNumberingAfterBreak="0">
    <w:nsid w:val="2B047D09"/>
    <w:multiLevelType w:val="hybridMultilevel"/>
    <w:tmpl w:val="33D846C4"/>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5" w15:restartNumberingAfterBreak="0">
    <w:nsid w:val="314C5B04"/>
    <w:multiLevelType w:val="hybridMultilevel"/>
    <w:tmpl w:val="C83050A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6" w15:restartNumberingAfterBreak="0">
    <w:nsid w:val="373A6633"/>
    <w:multiLevelType w:val="hybridMultilevel"/>
    <w:tmpl w:val="F61AF05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7" w15:restartNumberingAfterBreak="0">
    <w:nsid w:val="3AF5161E"/>
    <w:multiLevelType w:val="multilevel"/>
    <w:tmpl w:val="4DD8A79E"/>
    <w:lvl w:ilvl="0">
      <w:start w:val="1"/>
      <w:numFmt w:val="decimal"/>
      <w:lvlText w:val="%1"/>
      <w:lvlJc w:val="left"/>
      <w:pPr>
        <w:ind w:left="432" w:hanging="432"/>
      </w:pPr>
      <w:rPr>
        <w:rFonts w:hint="default"/>
      </w:rPr>
    </w:lvl>
    <w:lvl w:ilvl="1">
      <w:start w:val="1"/>
      <w:numFmt w:val="decimal"/>
      <w:pStyle w:val="20"/>
      <w:lvlText w:val="%1.%2"/>
      <w:lvlJc w:val="left"/>
      <w:pPr>
        <w:ind w:left="860" w:hanging="576"/>
      </w:pPr>
      <w:rPr>
        <w:rFonts w:hint="default"/>
        <w:sz w:val="28"/>
        <w:szCs w:val="28"/>
      </w:rPr>
    </w:lvl>
    <w:lvl w:ilvl="2">
      <w:start w:val="1"/>
      <w:numFmt w:val="decimal"/>
      <w:pStyle w:val="30"/>
      <w:lvlText w:val="%1.%2.%3"/>
      <w:lvlJc w:val="left"/>
      <w:pPr>
        <w:ind w:left="720" w:hanging="720"/>
      </w:pPr>
      <w:rPr>
        <w:rFonts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4"/>
      <w:lvlText w:val="%1.%2.%3.%4"/>
      <w:lvlJc w:val="left"/>
      <w:pPr>
        <w:ind w:left="864" w:hanging="864"/>
      </w:pPr>
      <w:rPr>
        <w:rFonts w:hint="default"/>
      </w:rPr>
    </w:lvl>
    <w:lvl w:ilvl="4">
      <w:start w:val="1"/>
      <w:numFmt w:val="decimal"/>
      <w:pStyle w:val="5"/>
      <w:lvlText w:val="%1.%2.%3.%4.%5"/>
      <w:lvlJc w:val="left"/>
      <w:pPr>
        <w:ind w:left="1008" w:hanging="1008"/>
      </w:pPr>
      <w:rPr>
        <w:rFonts w:hint="default"/>
      </w:rPr>
    </w:lvl>
    <w:lvl w:ilvl="5">
      <w:start w:val="1"/>
      <w:numFmt w:val="decimal"/>
      <w:pStyle w:val="6"/>
      <w:lvlText w:val="%1.%2.%3.%4.%5.%6"/>
      <w:lvlJc w:val="left"/>
      <w:pPr>
        <w:ind w:left="1152" w:hanging="1152"/>
      </w:pPr>
      <w:rPr>
        <w:rFonts w:hint="default"/>
      </w:rPr>
    </w:lvl>
    <w:lvl w:ilvl="6">
      <w:start w:val="1"/>
      <w:numFmt w:val="decimal"/>
      <w:pStyle w:val="7"/>
      <w:lvlText w:val="%1.%2.%3.%4.%5.%6.%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18" w15:restartNumberingAfterBreak="0">
    <w:nsid w:val="3ED40B02"/>
    <w:multiLevelType w:val="hybridMultilevel"/>
    <w:tmpl w:val="E224218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9" w15:restartNumberingAfterBreak="0">
    <w:nsid w:val="3F6D7FD6"/>
    <w:multiLevelType w:val="hybridMultilevel"/>
    <w:tmpl w:val="1DD2890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0" w15:restartNumberingAfterBreak="0">
    <w:nsid w:val="576F0061"/>
    <w:multiLevelType w:val="hybridMultilevel"/>
    <w:tmpl w:val="94B68B90"/>
    <w:lvl w:ilvl="0" w:tplc="E814C4A6">
      <w:numFmt w:val="bullet"/>
      <w:lvlText w:val="•"/>
      <w:lvlJc w:val="left"/>
      <w:pPr>
        <w:ind w:left="720" w:hanging="360"/>
      </w:pPr>
      <w:rPr>
        <w:rFonts w:ascii="Times New Roman" w:eastAsia="Calibri" w:hAnsi="Times New Roman" w:cs="Times New Roman"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1" w15:restartNumberingAfterBreak="0">
    <w:nsid w:val="61D447A6"/>
    <w:multiLevelType w:val="hybridMultilevel"/>
    <w:tmpl w:val="A3BCE5E2"/>
    <w:lvl w:ilvl="0" w:tplc="E814C4A6">
      <w:numFmt w:val="bullet"/>
      <w:lvlText w:val="•"/>
      <w:lvlJc w:val="left"/>
      <w:pPr>
        <w:ind w:left="720" w:hanging="360"/>
      </w:pPr>
      <w:rPr>
        <w:rFonts w:ascii="Times New Roman" w:eastAsia="Calibri" w:hAnsi="Times New Roman" w:cs="Times New Roman"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2" w15:restartNumberingAfterBreak="0">
    <w:nsid w:val="65FF442F"/>
    <w:multiLevelType w:val="hybridMultilevel"/>
    <w:tmpl w:val="E4AC3140"/>
    <w:lvl w:ilvl="0" w:tplc="04080001">
      <w:start w:val="1"/>
      <w:numFmt w:val="bullet"/>
      <w:lvlText w:val=""/>
      <w:lvlJc w:val="left"/>
      <w:pPr>
        <w:ind w:left="1080" w:hanging="360"/>
      </w:pPr>
      <w:rPr>
        <w:rFonts w:ascii="Symbol" w:hAnsi="Symbol" w:hint="default"/>
      </w:rPr>
    </w:lvl>
    <w:lvl w:ilvl="1" w:tplc="04080003" w:tentative="1">
      <w:start w:val="1"/>
      <w:numFmt w:val="bullet"/>
      <w:lvlText w:val="o"/>
      <w:lvlJc w:val="left"/>
      <w:pPr>
        <w:ind w:left="1800" w:hanging="360"/>
      </w:pPr>
      <w:rPr>
        <w:rFonts w:ascii="Courier New" w:hAnsi="Courier New" w:cs="Courier New" w:hint="default"/>
      </w:rPr>
    </w:lvl>
    <w:lvl w:ilvl="2" w:tplc="04080005" w:tentative="1">
      <w:start w:val="1"/>
      <w:numFmt w:val="bullet"/>
      <w:lvlText w:val=""/>
      <w:lvlJc w:val="left"/>
      <w:pPr>
        <w:ind w:left="2520" w:hanging="360"/>
      </w:pPr>
      <w:rPr>
        <w:rFonts w:ascii="Wingdings" w:hAnsi="Wingdings" w:hint="default"/>
      </w:rPr>
    </w:lvl>
    <w:lvl w:ilvl="3" w:tplc="04080001" w:tentative="1">
      <w:start w:val="1"/>
      <w:numFmt w:val="bullet"/>
      <w:lvlText w:val=""/>
      <w:lvlJc w:val="left"/>
      <w:pPr>
        <w:ind w:left="3240" w:hanging="360"/>
      </w:pPr>
      <w:rPr>
        <w:rFonts w:ascii="Symbol" w:hAnsi="Symbol" w:hint="default"/>
      </w:rPr>
    </w:lvl>
    <w:lvl w:ilvl="4" w:tplc="04080003" w:tentative="1">
      <w:start w:val="1"/>
      <w:numFmt w:val="bullet"/>
      <w:lvlText w:val="o"/>
      <w:lvlJc w:val="left"/>
      <w:pPr>
        <w:ind w:left="3960" w:hanging="360"/>
      </w:pPr>
      <w:rPr>
        <w:rFonts w:ascii="Courier New" w:hAnsi="Courier New" w:cs="Courier New" w:hint="default"/>
      </w:rPr>
    </w:lvl>
    <w:lvl w:ilvl="5" w:tplc="04080005" w:tentative="1">
      <w:start w:val="1"/>
      <w:numFmt w:val="bullet"/>
      <w:lvlText w:val=""/>
      <w:lvlJc w:val="left"/>
      <w:pPr>
        <w:ind w:left="4680" w:hanging="360"/>
      </w:pPr>
      <w:rPr>
        <w:rFonts w:ascii="Wingdings" w:hAnsi="Wingdings" w:hint="default"/>
      </w:rPr>
    </w:lvl>
    <w:lvl w:ilvl="6" w:tplc="04080001" w:tentative="1">
      <w:start w:val="1"/>
      <w:numFmt w:val="bullet"/>
      <w:lvlText w:val=""/>
      <w:lvlJc w:val="left"/>
      <w:pPr>
        <w:ind w:left="5400" w:hanging="360"/>
      </w:pPr>
      <w:rPr>
        <w:rFonts w:ascii="Symbol" w:hAnsi="Symbol" w:hint="default"/>
      </w:rPr>
    </w:lvl>
    <w:lvl w:ilvl="7" w:tplc="04080003" w:tentative="1">
      <w:start w:val="1"/>
      <w:numFmt w:val="bullet"/>
      <w:lvlText w:val="o"/>
      <w:lvlJc w:val="left"/>
      <w:pPr>
        <w:ind w:left="6120" w:hanging="360"/>
      </w:pPr>
      <w:rPr>
        <w:rFonts w:ascii="Courier New" w:hAnsi="Courier New" w:cs="Courier New" w:hint="default"/>
      </w:rPr>
    </w:lvl>
    <w:lvl w:ilvl="8" w:tplc="04080005" w:tentative="1">
      <w:start w:val="1"/>
      <w:numFmt w:val="bullet"/>
      <w:lvlText w:val=""/>
      <w:lvlJc w:val="left"/>
      <w:pPr>
        <w:ind w:left="6840" w:hanging="360"/>
      </w:pPr>
      <w:rPr>
        <w:rFonts w:ascii="Wingdings" w:hAnsi="Wingdings" w:hint="default"/>
      </w:rPr>
    </w:lvl>
  </w:abstractNum>
  <w:abstractNum w:abstractNumId="23" w15:restartNumberingAfterBreak="0">
    <w:nsid w:val="663B2D4D"/>
    <w:multiLevelType w:val="hybridMultilevel"/>
    <w:tmpl w:val="2EB8B114"/>
    <w:lvl w:ilvl="0" w:tplc="E3A4A5D4">
      <w:numFmt w:val="bullet"/>
      <w:lvlText w:val="•"/>
      <w:lvlJc w:val="left"/>
      <w:pPr>
        <w:ind w:left="720" w:hanging="360"/>
      </w:pPr>
      <w:rPr>
        <w:rFonts w:ascii="Times New Roman" w:eastAsia="Times New Roman" w:hAnsi="Times New Roman" w:cs="Times New Roman"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4" w15:restartNumberingAfterBreak="0">
    <w:nsid w:val="67451651"/>
    <w:multiLevelType w:val="hybridMultilevel"/>
    <w:tmpl w:val="B32E8A9E"/>
    <w:lvl w:ilvl="0" w:tplc="0408000F">
      <w:start w:val="1"/>
      <w:numFmt w:val="decimal"/>
      <w:lvlText w:val="%1."/>
      <w:lvlJc w:val="left"/>
      <w:pPr>
        <w:ind w:left="1080" w:hanging="360"/>
      </w:pPr>
    </w:lvl>
    <w:lvl w:ilvl="1" w:tplc="04080019" w:tentative="1">
      <w:start w:val="1"/>
      <w:numFmt w:val="lowerLetter"/>
      <w:lvlText w:val="%2."/>
      <w:lvlJc w:val="left"/>
      <w:pPr>
        <w:ind w:left="1800" w:hanging="360"/>
      </w:pPr>
    </w:lvl>
    <w:lvl w:ilvl="2" w:tplc="0408001B" w:tentative="1">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abstractNum w:abstractNumId="25" w15:restartNumberingAfterBreak="0">
    <w:nsid w:val="69913C84"/>
    <w:multiLevelType w:val="multilevel"/>
    <w:tmpl w:val="9C60BCFE"/>
    <w:lvl w:ilvl="0">
      <w:start w:val="1"/>
      <w:numFmt w:val="decimal"/>
      <w:suff w:val="space"/>
      <w:lvlText w:val="%1."/>
      <w:lvlJc w:val="left"/>
      <w:pPr>
        <w:ind w:left="360" w:hanging="360"/>
      </w:pPr>
      <w:rPr>
        <w:rFonts w:hint="default"/>
      </w:rPr>
    </w:lvl>
    <w:lvl w:ilvl="1">
      <w:start w:val="1"/>
      <w:numFmt w:val="decimal"/>
      <w:pStyle w:val="21"/>
      <w:suff w:val="space"/>
      <w:lvlText w:val="%1.%2."/>
      <w:lvlJc w:val="left"/>
      <w:pPr>
        <w:ind w:left="792" w:hanging="432"/>
      </w:pPr>
      <w:rPr>
        <w:rFonts w:hint="default"/>
        <w:i w:val="0"/>
      </w:rPr>
    </w:lvl>
    <w:lvl w:ilvl="2">
      <w:start w:val="1"/>
      <w:numFmt w:val="decimal"/>
      <w:pStyle w:val="31"/>
      <w:suff w:val="space"/>
      <w:lvlText w:val="%1.%2.%3."/>
      <w:lvlJc w:val="left"/>
      <w:pPr>
        <w:ind w:left="1224" w:hanging="504"/>
      </w:pPr>
      <w:rPr>
        <w:rFonts w:hint="default"/>
      </w:rPr>
    </w:lvl>
    <w:lvl w:ilvl="3">
      <w:start w:val="1"/>
      <w:numFmt w:val="decimal"/>
      <w:pStyle w:val="40"/>
      <w:suff w:val="space"/>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69DC70ED"/>
    <w:multiLevelType w:val="hybridMultilevel"/>
    <w:tmpl w:val="F8C2BBF4"/>
    <w:lvl w:ilvl="0" w:tplc="E814C4A6">
      <w:numFmt w:val="bullet"/>
      <w:lvlText w:val="•"/>
      <w:lvlJc w:val="left"/>
      <w:pPr>
        <w:ind w:left="1080" w:hanging="360"/>
      </w:pPr>
      <w:rPr>
        <w:rFonts w:ascii="Times New Roman" w:eastAsia="Calibri" w:hAnsi="Times New Roman" w:cs="Times New Roman" w:hint="default"/>
      </w:rPr>
    </w:lvl>
    <w:lvl w:ilvl="1" w:tplc="04080003" w:tentative="1">
      <w:start w:val="1"/>
      <w:numFmt w:val="bullet"/>
      <w:lvlText w:val="o"/>
      <w:lvlJc w:val="left"/>
      <w:pPr>
        <w:ind w:left="1800" w:hanging="360"/>
      </w:pPr>
      <w:rPr>
        <w:rFonts w:ascii="Courier New" w:hAnsi="Courier New" w:cs="Courier New" w:hint="default"/>
      </w:rPr>
    </w:lvl>
    <w:lvl w:ilvl="2" w:tplc="04080005" w:tentative="1">
      <w:start w:val="1"/>
      <w:numFmt w:val="bullet"/>
      <w:lvlText w:val=""/>
      <w:lvlJc w:val="left"/>
      <w:pPr>
        <w:ind w:left="2520" w:hanging="360"/>
      </w:pPr>
      <w:rPr>
        <w:rFonts w:ascii="Wingdings" w:hAnsi="Wingdings" w:hint="default"/>
      </w:rPr>
    </w:lvl>
    <w:lvl w:ilvl="3" w:tplc="04080001" w:tentative="1">
      <w:start w:val="1"/>
      <w:numFmt w:val="bullet"/>
      <w:lvlText w:val=""/>
      <w:lvlJc w:val="left"/>
      <w:pPr>
        <w:ind w:left="3240" w:hanging="360"/>
      </w:pPr>
      <w:rPr>
        <w:rFonts w:ascii="Symbol" w:hAnsi="Symbol" w:hint="default"/>
      </w:rPr>
    </w:lvl>
    <w:lvl w:ilvl="4" w:tplc="04080003" w:tentative="1">
      <w:start w:val="1"/>
      <w:numFmt w:val="bullet"/>
      <w:lvlText w:val="o"/>
      <w:lvlJc w:val="left"/>
      <w:pPr>
        <w:ind w:left="3960" w:hanging="360"/>
      </w:pPr>
      <w:rPr>
        <w:rFonts w:ascii="Courier New" w:hAnsi="Courier New" w:cs="Courier New" w:hint="default"/>
      </w:rPr>
    </w:lvl>
    <w:lvl w:ilvl="5" w:tplc="04080005" w:tentative="1">
      <w:start w:val="1"/>
      <w:numFmt w:val="bullet"/>
      <w:lvlText w:val=""/>
      <w:lvlJc w:val="left"/>
      <w:pPr>
        <w:ind w:left="4680" w:hanging="360"/>
      </w:pPr>
      <w:rPr>
        <w:rFonts w:ascii="Wingdings" w:hAnsi="Wingdings" w:hint="default"/>
      </w:rPr>
    </w:lvl>
    <w:lvl w:ilvl="6" w:tplc="04080001" w:tentative="1">
      <w:start w:val="1"/>
      <w:numFmt w:val="bullet"/>
      <w:lvlText w:val=""/>
      <w:lvlJc w:val="left"/>
      <w:pPr>
        <w:ind w:left="5400" w:hanging="360"/>
      </w:pPr>
      <w:rPr>
        <w:rFonts w:ascii="Symbol" w:hAnsi="Symbol" w:hint="default"/>
      </w:rPr>
    </w:lvl>
    <w:lvl w:ilvl="7" w:tplc="04080003" w:tentative="1">
      <w:start w:val="1"/>
      <w:numFmt w:val="bullet"/>
      <w:lvlText w:val="o"/>
      <w:lvlJc w:val="left"/>
      <w:pPr>
        <w:ind w:left="6120" w:hanging="360"/>
      </w:pPr>
      <w:rPr>
        <w:rFonts w:ascii="Courier New" w:hAnsi="Courier New" w:cs="Courier New" w:hint="default"/>
      </w:rPr>
    </w:lvl>
    <w:lvl w:ilvl="8" w:tplc="04080005" w:tentative="1">
      <w:start w:val="1"/>
      <w:numFmt w:val="bullet"/>
      <w:lvlText w:val=""/>
      <w:lvlJc w:val="left"/>
      <w:pPr>
        <w:ind w:left="6840" w:hanging="360"/>
      </w:pPr>
      <w:rPr>
        <w:rFonts w:ascii="Wingdings" w:hAnsi="Wingdings" w:hint="default"/>
      </w:rPr>
    </w:lvl>
  </w:abstractNum>
  <w:abstractNum w:abstractNumId="27" w15:restartNumberingAfterBreak="0">
    <w:nsid w:val="6E061D32"/>
    <w:multiLevelType w:val="hybridMultilevel"/>
    <w:tmpl w:val="6E02D72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8" w15:restartNumberingAfterBreak="0">
    <w:nsid w:val="7287748E"/>
    <w:multiLevelType w:val="hybridMultilevel"/>
    <w:tmpl w:val="1E82BA3E"/>
    <w:lvl w:ilvl="0" w:tplc="DA4058AC">
      <w:numFmt w:val="bullet"/>
      <w:lvlText w:val="•"/>
      <w:lvlJc w:val="left"/>
      <w:pPr>
        <w:ind w:left="720" w:hanging="360"/>
      </w:pPr>
      <w:rPr>
        <w:rFonts w:ascii="Times New Roman" w:eastAsia="Times New Roman" w:hAnsi="Times New Roman" w:cs="Times New Roman"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9" w15:restartNumberingAfterBreak="0">
    <w:nsid w:val="72D061AE"/>
    <w:multiLevelType w:val="hybridMultilevel"/>
    <w:tmpl w:val="2654B43E"/>
    <w:lvl w:ilvl="0" w:tplc="0408000F">
      <w:start w:val="1"/>
      <w:numFmt w:val="decimal"/>
      <w:lvlText w:val="%1."/>
      <w:lvlJc w:val="left"/>
      <w:pPr>
        <w:ind w:left="1080" w:hanging="360"/>
      </w:pPr>
    </w:lvl>
    <w:lvl w:ilvl="1" w:tplc="04080019" w:tentative="1">
      <w:start w:val="1"/>
      <w:numFmt w:val="lowerLetter"/>
      <w:lvlText w:val="%2."/>
      <w:lvlJc w:val="left"/>
      <w:pPr>
        <w:ind w:left="1800" w:hanging="360"/>
      </w:pPr>
    </w:lvl>
    <w:lvl w:ilvl="2" w:tplc="0408001B" w:tentative="1">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abstractNum w:abstractNumId="30" w15:restartNumberingAfterBreak="0">
    <w:nsid w:val="73265656"/>
    <w:multiLevelType w:val="hybridMultilevel"/>
    <w:tmpl w:val="07F4A086"/>
    <w:lvl w:ilvl="0" w:tplc="7A96567A">
      <w:numFmt w:val="bullet"/>
      <w:lvlText w:val="•"/>
      <w:lvlJc w:val="left"/>
      <w:pPr>
        <w:ind w:left="720" w:hanging="360"/>
      </w:pPr>
      <w:rPr>
        <w:rFonts w:ascii="Times New Roman" w:eastAsia="Times New Roman" w:hAnsi="Times New Roman" w:cs="Times New Roman"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1" w15:restartNumberingAfterBreak="0">
    <w:nsid w:val="77E6786E"/>
    <w:multiLevelType w:val="hybridMultilevel"/>
    <w:tmpl w:val="C6A424D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17"/>
  </w:num>
  <w:num w:numId="4">
    <w:abstractNumId w:val="25"/>
  </w:num>
  <w:num w:numId="5">
    <w:abstractNumId w:val="17"/>
  </w:num>
  <w:num w:numId="6">
    <w:abstractNumId w:val="17"/>
  </w:num>
  <w:num w:numId="7">
    <w:abstractNumId w:val="17"/>
  </w:num>
  <w:num w:numId="8">
    <w:abstractNumId w:val="17"/>
  </w:num>
  <w:num w:numId="9">
    <w:abstractNumId w:val="17"/>
  </w:num>
  <w:num w:numId="10">
    <w:abstractNumId w:val="17"/>
  </w:num>
  <w:num w:numId="11">
    <w:abstractNumId w:val="17"/>
  </w:num>
  <w:num w:numId="12">
    <w:abstractNumId w:val="17"/>
  </w:num>
  <w:num w:numId="13">
    <w:abstractNumId w:val="17"/>
  </w:num>
  <w:num w:numId="14">
    <w:abstractNumId w:val="17"/>
  </w:num>
  <w:num w:numId="15">
    <w:abstractNumId w:val="17"/>
  </w:num>
  <w:num w:numId="16">
    <w:abstractNumId w:val="17"/>
  </w:num>
  <w:num w:numId="17">
    <w:abstractNumId w:val="6"/>
  </w:num>
  <w:num w:numId="18">
    <w:abstractNumId w:val="14"/>
  </w:num>
  <w:num w:numId="1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9"/>
  </w:num>
  <w:num w:numId="22">
    <w:abstractNumId w:val="24"/>
  </w:num>
  <w:num w:numId="23">
    <w:abstractNumId w:val="13"/>
  </w:num>
  <w:num w:numId="24">
    <w:abstractNumId w:val="18"/>
  </w:num>
  <w:num w:numId="25">
    <w:abstractNumId w:val="10"/>
  </w:num>
  <w:num w:numId="26">
    <w:abstractNumId w:val="7"/>
  </w:num>
  <w:num w:numId="27">
    <w:abstractNumId w:val="16"/>
  </w:num>
  <w:num w:numId="28">
    <w:abstractNumId w:val="19"/>
  </w:num>
  <w:num w:numId="29">
    <w:abstractNumId w:val="21"/>
  </w:num>
  <w:num w:numId="30">
    <w:abstractNumId w:val="26"/>
  </w:num>
  <w:num w:numId="31">
    <w:abstractNumId w:val="20"/>
  </w:num>
  <w:num w:numId="32">
    <w:abstractNumId w:val="11"/>
  </w:num>
  <w:num w:numId="33">
    <w:abstractNumId w:val="31"/>
  </w:num>
  <w:num w:numId="34">
    <w:abstractNumId w:val="23"/>
  </w:num>
  <w:num w:numId="35">
    <w:abstractNumId w:val="22"/>
  </w:num>
  <w:num w:numId="36">
    <w:abstractNumId w:val="12"/>
  </w:num>
  <w:num w:numId="37">
    <w:abstractNumId w:val="15"/>
  </w:num>
  <w:num w:numId="38">
    <w:abstractNumId w:val="4"/>
  </w:num>
  <w:num w:numId="39">
    <w:abstractNumId w:val="3"/>
  </w:num>
  <w:num w:numId="40">
    <w:abstractNumId w:val="8"/>
  </w:num>
  <w:num w:numId="41">
    <w:abstractNumId w:val="28"/>
  </w:num>
  <w:num w:numId="42">
    <w:abstractNumId w:val="9"/>
  </w:num>
  <w:num w:numId="43">
    <w:abstractNumId w:val="2"/>
  </w:num>
  <w:num w:numId="44">
    <w:abstractNumId w:val="30"/>
  </w:num>
  <w:num w:numId="45">
    <w:abstractNumId w:val="27"/>
  </w:num>
  <w:num w:numId="4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5"/>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2B4F"/>
    <w:rsid w:val="00001BE8"/>
    <w:rsid w:val="00002AF5"/>
    <w:rsid w:val="00004CE4"/>
    <w:rsid w:val="0000662D"/>
    <w:rsid w:val="00011F21"/>
    <w:rsid w:val="000124AF"/>
    <w:rsid w:val="00012DC3"/>
    <w:rsid w:val="00015C12"/>
    <w:rsid w:val="00021EDC"/>
    <w:rsid w:val="00022991"/>
    <w:rsid w:val="00026DB7"/>
    <w:rsid w:val="00033719"/>
    <w:rsid w:val="000358A4"/>
    <w:rsid w:val="00036062"/>
    <w:rsid w:val="000375FA"/>
    <w:rsid w:val="00037B2A"/>
    <w:rsid w:val="00037D45"/>
    <w:rsid w:val="00041137"/>
    <w:rsid w:val="000434A3"/>
    <w:rsid w:val="00043F98"/>
    <w:rsid w:val="00044951"/>
    <w:rsid w:val="000521E1"/>
    <w:rsid w:val="0005246D"/>
    <w:rsid w:val="00054EE9"/>
    <w:rsid w:val="00056454"/>
    <w:rsid w:val="00057D86"/>
    <w:rsid w:val="00060A02"/>
    <w:rsid w:val="0006114D"/>
    <w:rsid w:val="000628FD"/>
    <w:rsid w:val="00062DAF"/>
    <w:rsid w:val="00063741"/>
    <w:rsid w:val="00063A5F"/>
    <w:rsid w:val="000646DE"/>
    <w:rsid w:val="00064EB9"/>
    <w:rsid w:val="000664C4"/>
    <w:rsid w:val="00071A6F"/>
    <w:rsid w:val="000720F0"/>
    <w:rsid w:val="00072461"/>
    <w:rsid w:val="00072C84"/>
    <w:rsid w:val="00073BC7"/>
    <w:rsid w:val="00081C38"/>
    <w:rsid w:val="00084484"/>
    <w:rsid w:val="00084610"/>
    <w:rsid w:val="000872F5"/>
    <w:rsid w:val="000968D7"/>
    <w:rsid w:val="0009731D"/>
    <w:rsid w:val="000A0385"/>
    <w:rsid w:val="000A2CBD"/>
    <w:rsid w:val="000A56D8"/>
    <w:rsid w:val="000A6BCD"/>
    <w:rsid w:val="000A73A7"/>
    <w:rsid w:val="000A79AF"/>
    <w:rsid w:val="000B177F"/>
    <w:rsid w:val="000B37AC"/>
    <w:rsid w:val="000B37B6"/>
    <w:rsid w:val="000B444F"/>
    <w:rsid w:val="000B4515"/>
    <w:rsid w:val="000B51B6"/>
    <w:rsid w:val="000B5559"/>
    <w:rsid w:val="000B6EC8"/>
    <w:rsid w:val="000C07B2"/>
    <w:rsid w:val="000C1128"/>
    <w:rsid w:val="000C2004"/>
    <w:rsid w:val="000C2CB0"/>
    <w:rsid w:val="000C4C2B"/>
    <w:rsid w:val="000C5D49"/>
    <w:rsid w:val="000D1377"/>
    <w:rsid w:val="000D201B"/>
    <w:rsid w:val="000D24CE"/>
    <w:rsid w:val="000D2C2D"/>
    <w:rsid w:val="000D6401"/>
    <w:rsid w:val="000E26A7"/>
    <w:rsid w:val="000E3222"/>
    <w:rsid w:val="000E6987"/>
    <w:rsid w:val="000F03FA"/>
    <w:rsid w:val="000F2B01"/>
    <w:rsid w:val="000F4051"/>
    <w:rsid w:val="000F506F"/>
    <w:rsid w:val="000F5807"/>
    <w:rsid w:val="000F6A29"/>
    <w:rsid w:val="001004E0"/>
    <w:rsid w:val="00100F7F"/>
    <w:rsid w:val="00102799"/>
    <w:rsid w:val="00103EF7"/>
    <w:rsid w:val="00104248"/>
    <w:rsid w:val="0011111F"/>
    <w:rsid w:val="001112AF"/>
    <w:rsid w:val="00112C73"/>
    <w:rsid w:val="00113085"/>
    <w:rsid w:val="00113E93"/>
    <w:rsid w:val="00114603"/>
    <w:rsid w:val="0011471C"/>
    <w:rsid w:val="001153FC"/>
    <w:rsid w:val="0011552E"/>
    <w:rsid w:val="00116511"/>
    <w:rsid w:val="00117046"/>
    <w:rsid w:val="00120D17"/>
    <w:rsid w:val="00121806"/>
    <w:rsid w:val="001230D4"/>
    <w:rsid w:val="00126B4C"/>
    <w:rsid w:val="0013129A"/>
    <w:rsid w:val="001320B8"/>
    <w:rsid w:val="0013311F"/>
    <w:rsid w:val="0013428E"/>
    <w:rsid w:val="001351D1"/>
    <w:rsid w:val="00135362"/>
    <w:rsid w:val="00136421"/>
    <w:rsid w:val="00141DC1"/>
    <w:rsid w:val="00143D54"/>
    <w:rsid w:val="00145AB9"/>
    <w:rsid w:val="00146749"/>
    <w:rsid w:val="001471AF"/>
    <w:rsid w:val="001473CE"/>
    <w:rsid w:val="00150D6C"/>
    <w:rsid w:val="00152955"/>
    <w:rsid w:val="001538FD"/>
    <w:rsid w:val="00154209"/>
    <w:rsid w:val="00157A7B"/>
    <w:rsid w:val="0016047F"/>
    <w:rsid w:val="00161E20"/>
    <w:rsid w:val="0016242F"/>
    <w:rsid w:val="001626E8"/>
    <w:rsid w:val="0016274A"/>
    <w:rsid w:val="00162F16"/>
    <w:rsid w:val="0016635E"/>
    <w:rsid w:val="00167BDE"/>
    <w:rsid w:val="00167CF3"/>
    <w:rsid w:val="00167DB7"/>
    <w:rsid w:val="00170580"/>
    <w:rsid w:val="001757DC"/>
    <w:rsid w:val="00175FD7"/>
    <w:rsid w:val="001800C9"/>
    <w:rsid w:val="00180168"/>
    <w:rsid w:val="0018022A"/>
    <w:rsid w:val="0018147B"/>
    <w:rsid w:val="0018349B"/>
    <w:rsid w:val="001909A8"/>
    <w:rsid w:val="00191AC7"/>
    <w:rsid w:val="00194996"/>
    <w:rsid w:val="00194C16"/>
    <w:rsid w:val="00195EDF"/>
    <w:rsid w:val="0019780F"/>
    <w:rsid w:val="001A0391"/>
    <w:rsid w:val="001A049A"/>
    <w:rsid w:val="001A2CA4"/>
    <w:rsid w:val="001A4DE8"/>
    <w:rsid w:val="001B125D"/>
    <w:rsid w:val="001B6FE8"/>
    <w:rsid w:val="001C3CE6"/>
    <w:rsid w:val="001C61F6"/>
    <w:rsid w:val="001C650E"/>
    <w:rsid w:val="001C794E"/>
    <w:rsid w:val="001D0F14"/>
    <w:rsid w:val="001D1B13"/>
    <w:rsid w:val="001D1B4B"/>
    <w:rsid w:val="001D421C"/>
    <w:rsid w:val="001D5903"/>
    <w:rsid w:val="001D65E3"/>
    <w:rsid w:val="001D6B7D"/>
    <w:rsid w:val="001D7760"/>
    <w:rsid w:val="001E0F45"/>
    <w:rsid w:val="001E1020"/>
    <w:rsid w:val="001E3415"/>
    <w:rsid w:val="001E443F"/>
    <w:rsid w:val="001E69C9"/>
    <w:rsid w:val="001E7622"/>
    <w:rsid w:val="001F2539"/>
    <w:rsid w:val="001F325E"/>
    <w:rsid w:val="001F74D9"/>
    <w:rsid w:val="001F7AB8"/>
    <w:rsid w:val="00200CC0"/>
    <w:rsid w:val="00201C4A"/>
    <w:rsid w:val="00204637"/>
    <w:rsid w:val="00205D48"/>
    <w:rsid w:val="002101F4"/>
    <w:rsid w:val="00210A2E"/>
    <w:rsid w:val="00210F4F"/>
    <w:rsid w:val="00212957"/>
    <w:rsid w:val="00212CB7"/>
    <w:rsid w:val="002155F7"/>
    <w:rsid w:val="002201B8"/>
    <w:rsid w:val="00221237"/>
    <w:rsid w:val="0022129E"/>
    <w:rsid w:val="002238B6"/>
    <w:rsid w:val="00223EC7"/>
    <w:rsid w:val="0022403A"/>
    <w:rsid w:val="002328EF"/>
    <w:rsid w:val="00233629"/>
    <w:rsid w:val="00233F11"/>
    <w:rsid w:val="00234316"/>
    <w:rsid w:val="00235D4D"/>
    <w:rsid w:val="00235F0D"/>
    <w:rsid w:val="002369A1"/>
    <w:rsid w:val="00236C1A"/>
    <w:rsid w:val="002372C7"/>
    <w:rsid w:val="00237881"/>
    <w:rsid w:val="00237DF5"/>
    <w:rsid w:val="00242213"/>
    <w:rsid w:val="00242C79"/>
    <w:rsid w:val="00242DDB"/>
    <w:rsid w:val="00243C65"/>
    <w:rsid w:val="0024615D"/>
    <w:rsid w:val="00251A09"/>
    <w:rsid w:val="00252D21"/>
    <w:rsid w:val="0025464C"/>
    <w:rsid w:val="002604AE"/>
    <w:rsid w:val="0026078A"/>
    <w:rsid w:val="00265869"/>
    <w:rsid w:val="00266877"/>
    <w:rsid w:val="00266BF4"/>
    <w:rsid w:val="002675C8"/>
    <w:rsid w:val="002700DE"/>
    <w:rsid w:val="00270B4F"/>
    <w:rsid w:val="00273A11"/>
    <w:rsid w:val="00274B14"/>
    <w:rsid w:val="00275F10"/>
    <w:rsid w:val="00276DAA"/>
    <w:rsid w:val="00277203"/>
    <w:rsid w:val="00277651"/>
    <w:rsid w:val="00283E9D"/>
    <w:rsid w:val="00283F7A"/>
    <w:rsid w:val="002904DD"/>
    <w:rsid w:val="002917AB"/>
    <w:rsid w:val="00291CBC"/>
    <w:rsid w:val="002923B1"/>
    <w:rsid w:val="00294E71"/>
    <w:rsid w:val="002959A5"/>
    <w:rsid w:val="002A0F59"/>
    <w:rsid w:val="002A1F02"/>
    <w:rsid w:val="002A24C2"/>
    <w:rsid w:val="002A32BD"/>
    <w:rsid w:val="002A377E"/>
    <w:rsid w:val="002A7E98"/>
    <w:rsid w:val="002B1599"/>
    <w:rsid w:val="002B28FD"/>
    <w:rsid w:val="002B2AA1"/>
    <w:rsid w:val="002B370D"/>
    <w:rsid w:val="002B5DEC"/>
    <w:rsid w:val="002B7028"/>
    <w:rsid w:val="002B7219"/>
    <w:rsid w:val="002B7CFA"/>
    <w:rsid w:val="002C143C"/>
    <w:rsid w:val="002C56E4"/>
    <w:rsid w:val="002C6DA9"/>
    <w:rsid w:val="002D2F7F"/>
    <w:rsid w:val="002D399E"/>
    <w:rsid w:val="002D586D"/>
    <w:rsid w:val="002D6237"/>
    <w:rsid w:val="002D6FEE"/>
    <w:rsid w:val="002E2B4F"/>
    <w:rsid w:val="002E2B52"/>
    <w:rsid w:val="002E6AC5"/>
    <w:rsid w:val="002F18E9"/>
    <w:rsid w:val="002F2777"/>
    <w:rsid w:val="002F444B"/>
    <w:rsid w:val="00300FC5"/>
    <w:rsid w:val="0030147B"/>
    <w:rsid w:val="0030168D"/>
    <w:rsid w:val="00301AAF"/>
    <w:rsid w:val="00301C66"/>
    <w:rsid w:val="00302647"/>
    <w:rsid w:val="003035E2"/>
    <w:rsid w:val="00304076"/>
    <w:rsid w:val="00304AC2"/>
    <w:rsid w:val="00310988"/>
    <w:rsid w:val="00310CF1"/>
    <w:rsid w:val="00314E48"/>
    <w:rsid w:val="00321380"/>
    <w:rsid w:val="003255D4"/>
    <w:rsid w:val="003273E2"/>
    <w:rsid w:val="00331374"/>
    <w:rsid w:val="0033162F"/>
    <w:rsid w:val="0033184B"/>
    <w:rsid w:val="00331873"/>
    <w:rsid w:val="00333898"/>
    <w:rsid w:val="00334DC1"/>
    <w:rsid w:val="00335EF7"/>
    <w:rsid w:val="003406A9"/>
    <w:rsid w:val="00341A39"/>
    <w:rsid w:val="00343875"/>
    <w:rsid w:val="00344513"/>
    <w:rsid w:val="003531C9"/>
    <w:rsid w:val="003570C8"/>
    <w:rsid w:val="0035773B"/>
    <w:rsid w:val="00361282"/>
    <w:rsid w:val="0036429D"/>
    <w:rsid w:val="00366760"/>
    <w:rsid w:val="003669D7"/>
    <w:rsid w:val="003673AA"/>
    <w:rsid w:val="003701CE"/>
    <w:rsid w:val="00370737"/>
    <w:rsid w:val="00372EE0"/>
    <w:rsid w:val="00374DD5"/>
    <w:rsid w:val="00375BB6"/>
    <w:rsid w:val="00376120"/>
    <w:rsid w:val="00376268"/>
    <w:rsid w:val="00376AB4"/>
    <w:rsid w:val="003869F1"/>
    <w:rsid w:val="00390B66"/>
    <w:rsid w:val="003912CF"/>
    <w:rsid w:val="0039260B"/>
    <w:rsid w:val="0039262C"/>
    <w:rsid w:val="003941A2"/>
    <w:rsid w:val="00394235"/>
    <w:rsid w:val="00395607"/>
    <w:rsid w:val="003956C5"/>
    <w:rsid w:val="00396C79"/>
    <w:rsid w:val="003A0423"/>
    <w:rsid w:val="003A0D56"/>
    <w:rsid w:val="003A11B5"/>
    <w:rsid w:val="003A1BFF"/>
    <w:rsid w:val="003A20E7"/>
    <w:rsid w:val="003A2BCE"/>
    <w:rsid w:val="003A43C5"/>
    <w:rsid w:val="003A5A2F"/>
    <w:rsid w:val="003A7A7B"/>
    <w:rsid w:val="003B038B"/>
    <w:rsid w:val="003B14EF"/>
    <w:rsid w:val="003B18AF"/>
    <w:rsid w:val="003B1FCD"/>
    <w:rsid w:val="003B542B"/>
    <w:rsid w:val="003B78E1"/>
    <w:rsid w:val="003C0CCE"/>
    <w:rsid w:val="003C12EB"/>
    <w:rsid w:val="003C235B"/>
    <w:rsid w:val="003C295D"/>
    <w:rsid w:val="003C61DB"/>
    <w:rsid w:val="003C7BD2"/>
    <w:rsid w:val="003D13C6"/>
    <w:rsid w:val="003D16DC"/>
    <w:rsid w:val="003D18EF"/>
    <w:rsid w:val="003D53F3"/>
    <w:rsid w:val="003D580F"/>
    <w:rsid w:val="003D7BF4"/>
    <w:rsid w:val="003E72F4"/>
    <w:rsid w:val="003F16FF"/>
    <w:rsid w:val="003F2612"/>
    <w:rsid w:val="003F3139"/>
    <w:rsid w:val="003F3560"/>
    <w:rsid w:val="003F4594"/>
    <w:rsid w:val="003F6F77"/>
    <w:rsid w:val="004034EC"/>
    <w:rsid w:val="004072BE"/>
    <w:rsid w:val="00410587"/>
    <w:rsid w:val="00410BBF"/>
    <w:rsid w:val="00410BCF"/>
    <w:rsid w:val="00411C51"/>
    <w:rsid w:val="00414261"/>
    <w:rsid w:val="00415866"/>
    <w:rsid w:val="00421B96"/>
    <w:rsid w:val="00421D63"/>
    <w:rsid w:val="00426B9A"/>
    <w:rsid w:val="00432302"/>
    <w:rsid w:val="00433DC9"/>
    <w:rsid w:val="00434CE2"/>
    <w:rsid w:val="00436930"/>
    <w:rsid w:val="004414B8"/>
    <w:rsid w:val="00441BB1"/>
    <w:rsid w:val="004437C3"/>
    <w:rsid w:val="00445A5D"/>
    <w:rsid w:val="00446F1B"/>
    <w:rsid w:val="00447AFE"/>
    <w:rsid w:val="00450D64"/>
    <w:rsid w:val="00451859"/>
    <w:rsid w:val="00456755"/>
    <w:rsid w:val="004567F4"/>
    <w:rsid w:val="004571A2"/>
    <w:rsid w:val="0045789F"/>
    <w:rsid w:val="0046116B"/>
    <w:rsid w:val="00465304"/>
    <w:rsid w:val="00471D96"/>
    <w:rsid w:val="004739AB"/>
    <w:rsid w:val="0047547B"/>
    <w:rsid w:val="00477B8C"/>
    <w:rsid w:val="00480492"/>
    <w:rsid w:val="0048219B"/>
    <w:rsid w:val="00482845"/>
    <w:rsid w:val="00484EFB"/>
    <w:rsid w:val="004864A4"/>
    <w:rsid w:val="00487BE7"/>
    <w:rsid w:val="0049079F"/>
    <w:rsid w:val="00491116"/>
    <w:rsid w:val="00493095"/>
    <w:rsid w:val="0049596E"/>
    <w:rsid w:val="00496B44"/>
    <w:rsid w:val="004A10D3"/>
    <w:rsid w:val="004A12D5"/>
    <w:rsid w:val="004A2099"/>
    <w:rsid w:val="004A23C4"/>
    <w:rsid w:val="004A33E9"/>
    <w:rsid w:val="004A4B70"/>
    <w:rsid w:val="004A4C39"/>
    <w:rsid w:val="004A5841"/>
    <w:rsid w:val="004A6199"/>
    <w:rsid w:val="004A6621"/>
    <w:rsid w:val="004A69A1"/>
    <w:rsid w:val="004A7C1B"/>
    <w:rsid w:val="004B2D2A"/>
    <w:rsid w:val="004B37E0"/>
    <w:rsid w:val="004C3494"/>
    <w:rsid w:val="004C3AB4"/>
    <w:rsid w:val="004C5341"/>
    <w:rsid w:val="004C582D"/>
    <w:rsid w:val="004C71C4"/>
    <w:rsid w:val="004D0C30"/>
    <w:rsid w:val="004D149B"/>
    <w:rsid w:val="004D16C4"/>
    <w:rsid w:val="004D1F34"/>
    <w:rsid w:val="004D4E93"/>
    <w:rsid w:val="004D584D"/>
    <w:rsid w:val="004E1D79"/>
    <w:rsid w:val="004E310A"/>
    <w:rsid w:val="004E38EC"/>
    <w:rsid w:val="004E3BE2"/>
    <w:rsid w:val="004E47D2"/>
    <w:rsid w:val="004E5D07"/>
    <w:rsid w:val="004E6347"/>
    <w:rsid w:val="004E72C9"/>
    <w:rsid w:val="004F3B28"/>
    <w:rsid w:val="004F5248"/>
    <w:rsid w:val="004F5669"/>
    <w:rsid w:val="004F6EDB"/>
    <w:rsid w:val="0050015E"/>
    <w:rsid w:val="0050050A"/>
    <w:rsid w:val="00501E62"/>
    <w:rsid w:val="00504CDF"/>
    <w:rsid w:val="00506242"/>
    <w:rsid w:val="005067FF"/>
    <w:rsid w:val="005133F3"/>
    <w:rsid w:val="00513635"/>
    <w:rsid w:val="00514F6C"/>
    <w:rsid w:val="00515425"/>
    <w:rsid w:val="0051783E"/>
    <w:rsid w:val="00520D85"/>
    <w:rsid w:val="005211A4"/>
    <w:rsid w:val="00523198"/>
    <w:rsid w:val="00524A76"/>
    <w:rsid w:val="00525E99"/>
    <w:rsid w:val="00533133"/>
    <w:rsid w:val="005343C0"/>
    <w:rsid w:val="00540D29"/>
    <w:rsid w:val="00541F2C"/>
    <w:rsid w:val="00543860"/>
    <w:rsid w:val="00544B5A"/>
    <w:rsid w:val="0054668A"/>
    <w:rsid w:val="00546D6E"/>
    <w:rsid w:val="00553ACE"/>
    <w:rsid w:val="00554281"/>
    <w:rsid w:val="00554B89"/>
    <w:rsid w:val="00556D5B"/>
    <w:rsid w:val="00557CF7"/>
    <w:rsid w:val="005617D2"/>
    <w:rsid w:val="005618E0"/>
    <w:rsid w:val="005655C0"/>
    <w:rsid w:val="00565809"/>
    <w:rsid w:val="0056661C"/>
    <w:rsid w:val="00566667"/>
    <w:rsid w:val="00567222"/>
    <w:rsid w:val="005717A8"/>
    <w:rsid w:val="00571DB3"/>
    <w:rsid w:val="005723F1"/>
    <w:rsid w:val="00573491"/>
    <w:rsid w:val="00573D60"/>
    <w:rsid w:val="0057527D"/>
    <w:rsid w:val="00581559"/>
    <w:rsid w:val="0058452B"/>
    <w:rsid w:val="005859CD"/>
    <w:rsid w:val="005867B9"/>
    <w:rsid w:val="005910B0"/>
    <w:rsid w:val="005910BB"/>
    <w:rsid w:val="00591B53"/>
    <w:rsid w:val="00595525"/>
    <w:rsid w:val="00595D33"/>
    <w:rsid w:val="00596DC3"/>
    <w:rsid w:val="005A175A"/>
    <w:rsid w:val="005A2250"/>
    <w:rsid w:val="005A5795"/>
    <w:rsid w:val="005A5A40"/>
    <w:rsid w:val="005B1634"/>
    <w:rsid w:val="005B27F9"/>
    <w:rsid w:val="005B2CB2"/>
    <w:rsid w:val="005B40B7"/>
    <w:rsid w:val="005B6FCF"/>
    <w:rsid w:val="005C39DD"/>
    <w:rsid w:val="005C4F6C"/>
    <w:rsid w:val="005C7513"/>
    <w:rsid w:val="005D0859"/>
    <w:rsid w:val="005D1D2D"/>
    <w:rsid w:val="005D24F0"/>
    <w:rsid w:val="005D2AD0"/>
    <w:rsid w:val="005D535A"/>
    <w:rsid w:val="005E1084"/>
    <w:rsid w:val="005E1511"/>
    <w:rsid w:val="005E35F5"/>
    <w:rsid w:val="005E3959"/>
    <w:rsid w:val="005E3CEB"/>
    <w:rsid w:val="005E7C7A"/>
    <w:rsid w:val="005F16CB"/>
    <w:rsid w:val="005F4F2C"/>
    <w:rsid w:val="005F5FF7"/>
    <w:rsid w:val="005F6666"/>
    <w:rsid w:val="00601CD4"/>
    <w:rsid w:val="006067B8"/>
    <w:rsid w:val="006119AB"/>
    <w:rsid w:val="00612054"/>
    <w:rsid w:val="006120B2"/>
    <w:rsid w:val="006122CA"/>
    <w:rsid w:val="00614D44"/>
    <w:rsid w:val="0061719A"/>
    <w:rsid w:val="006203BA"/>
    <w:rsid w:val="00621093"/>
    <w:rsid w:val="00621FF8"/>
    <w:rsid w:val="00622CC6"/>
    <w:rsid w:val="0062449E"/>
    <w:rsid w:val="00627823"/>
    <w:rsid w:val="0063133C"/>
    <w:rsid w:val="006329AA"/>
    <w:rsid w:val="00632D44"/>
    <w:rsid w:val="00633C1A"/>
    <w:rsid w:val="006366EC"/>
    <w:rsid w:val="006367F2"/>
    <w:rsid w:val="00636BC1"/>
    <w:rsid w:val="006401BE"/>
    <w:rsid w:val="006403BA"/>
    <w:rsid w:val="00642C17"/>
    <w:rsid w:val="00643763"/>
    <w:rsid w:val="00644460"/>
    <w:rsid w:val="006444F5"/>
    <w:rsid w:val="006449E0"/>
    <w:rsid w:val="00644E4F"/>
    <w:rsid w:val="0064718B"/>
    <w:rsid w:val="00651079"/>
    <w:rsid w:val="006520BB"/>
    <w:rsid w:val="00654C7C"/>
    <w:rsid w:val="00656DFA"/>
    <w:rsid w:val="006578AA"/>
    <w:rsid w:val="0066126C"/>
    <w:rsid w:val="00665031"/>
    <w:rsid w:val="0066552D"/>
    <w:rsid w:val="006708B2"/>
    <w:rsid w:val="0067204D"/>
    <w:rsid w:val="00672472"/>
    <w:rsid w:val="00673051"/>
    <w:rsid w:val="00673FDC"/>
    <w:rsid w:val="00674D38"/>
    <w:rsid w:val="00675CC0"/>
    <w:rsid w:val="0067614D"/>
    <w:rsid w:val="00681560"/>
    <w:rsid w:val="0068311B"/>
    <w:rsid w:val="00683F1D"/>
    <w:rsid w:val="00684302"/>
    <w:rsid w:val="0068499B"/>
    <w:rsid w:val="00686A2A"/>
    <w:rsid w:val="00691044"/>
    <w:rsid w:val="00693773"/>
    <w:rsid w:val="00695DDF"/>
    <w:rsid w:val="0069667D"/>
    <w:rsid w:val="00697573"/>
    <w:rsid w:val="006A0ED3"/>
    <w:rsid w:val="006A11B5"/>
    <w:rsid w:val="006A12C0"/>
    <w:rsid w:val="006A3625"/>
    <w:rsid w:val="006A51E1"/>
    <w:rsid w:val="006A6470"/>
    <w:rsid w:val="006A786C"/>
    <w:rsid w:val="006A7CEB"/>
    <w:rsid w:val="006B14BD"/>
    <w:rsid w:val="006B16B8"/>
    <w:rsid w:val="006B33B1"/>
    <w:rsid w:val="006B3D0D"/>
    <w:rsid w:val="006B5BCC"/>
    <w:rsid w:val="006B7239"/>
    <w:rsid w:val="006C058D"/>
    <w:rsid w:val="006C0AAE"/>
    <w:rsid w:val="006C41D3"/>
    <w:rsid w:val="006C43A0"/>
    <w:rsid w:val="006C7F4A"/>
    <w:rsid w:val="006D1F75"/>
    <w:rsid w:val="006D3E66"/>
    <w:rsid w:val="006D4746"/>
    <w:rsid w:val="006D5AE1"/>
    <w:rsid w:val="006D7C78"/>
    <w:rsid w:val="006E022B"/>
    <w:rsid w:val="006E0ED2"/>
    <w:rsid w:val="006E2A42"/>
    <w:rsid w:val="006E347B"/>
    <w:rsid w:val="006E360C"/>
    <w:rsid w:val="006E3A22"/>
    <w:rsid w:val="006E49F7"/>
    <w:rsid w:val="006E646F"/>
    <w:rsid w:val="006F00F6"/>
    <w:rsid w:val="006F0F60"/>
    <w:rsid w:val="006F1F62"/>
    <w:rsid w:val="006F3721"/>
    <w:rsid w:val="006F45A6"/>
    <w:rsid w:val="006F4974"/>
    <w:rsid w:val="006F7D80"/>
    <w:rsid w:val="00700F8F"/>
    <w:rsid w:val="00701182"/>
    <w:rsid w:val="00701C67"/>
    <w:rsid w:val="00703A6D"/>
    <w:rsid w:val="00703D5B"/>
    <w:rsid w:val="00704C62"/>
    <w:rsid w:val="0070668D"/>
    <w:rsid w:val="00706A2B"/>
    <w:rsid w:val="00706BF4"/>
    <w:rsid w:val="007072C0"/>
    <w:rsid w:val="00712071"/>
    <w:rsid w:val="00714528"/>
    <w:rsid w:val="00714874"/>
    <w:rsid w:val="0071631D"/>
    <w:rsid w:val="00716A8A"/>
    <w:rsid w:val="007202E0"/>
    <w:rsid w:val="00722045"/>
    <w:rsid w:val="007233BA"/>
    <w:rsid w:val="00727B16"/>
    <w:rsid w:val="007314F5"/>
    <w:rsid w:val="007315F4"/>
    <w:rsid w:val="007318FF"/>
    <w:rsid w:val="00731BF1"/>
    <w:rsid w:val="00732C87"/>
    <w:rsid w:val="00737378"/>
    <w:rsid w:val="00740167"/>
    <w:rsid w:val="00741435"/>
    <w:rsid w:val="00743EFA"/>
    <w:rsid w:val="007441F5"/>
    <w:rsid w:val="007458DD"/>
    <w:rsid w:val="00746B1C"/>
    <w:rsid w:val="007507E3"/>
    <w:rsid w:val="00755DD3"/>
    <w:rsid w:val="0075610F"/>
    <w:rsid w:val="00761C11"/>
    <w:rsid w:val="00762B4A"/>
    <w:rsid w:val="00767D2D"/>
    <w:rsid w:val="00773F2C"/>
    <w:rsid w:val="00774036"/>
    <w:rsid w:val="007771B6"/>
    <w:rsid w:val="007773E5"/>
    <w:rsid w:val="007808BD"/>
    <w:rsid w:val="00782096"/>
    <w:rsid w:val="00785FF4"/>
    <w:rsid w:val="00790B30"/>
    <w:rsid w:val="00790C53"/>
    <w:rsid w:val="007923C6"/>
    <w:rsid w:val="00793673"/>
    <w:rsid w:val="00793A91"/>
    <w:rsid w:val="00794C95"/>
    <w:rsid w:val="007A0CC3"/>
    <w:rsid w:val="007A1099"/>
    <w:rsid w:val="007A1376"/>
    <w:rsid w:val="007A1D9F"/>
    <w:rsid w:val="007A5E6C"/>
    <w:rsid w:val="007A7958"/>
    <w:rsid w:val="007B0545"/>
    <w:rsid w:val="007B15B6"/>
    <w:rsid w:val="007B317C"/>
    <w:rsid w:val="007B497A"/>
    <w:rsid w:val="007C544D"/>
    <w:rsid w:val="007C5776"/>
    <w:rsid w:val="007D05C4"/>
    <w:rsid w:val="007D0E62"/>
    <w:rsid w:val="007D1CE8"/>
    <w:rsid w:val="007D3822"/>
    <w:rsid w:val="007D56A8"/>
    <w:rsid w:val="007D60E5"/>
    <w:rsid w:val="007D6677"/>
    <w:rsid w:val="007D6A8F"/>
    <w:rsid w:val="007D6E9C"/>
    <w:rsid w:val="007D7EBF"/>
    <w:rsid w:val="007E0E3E"/>
    <w:rsid w:val="007E1A6B"/>
    <w:rsid w:val="007E35A6"/>
    <w:rsid w:val="007E6E98"/>
    <w:rsid w:val="007F121B"/>
    <w:rsid w:val="007F23AD"/>
    <w:rsid w:val="007F28E2"/>
    <w:rsid w:val="007F3F2D"/>
    <w:rsid w:val="007F7591"/>
    <w:rsid w:val="008005DC"/>
    <w:rsid w:val="00800D35"/>
    <w:rsid w:val="008020F5"/>
    <w:rsid w:val="00803166"/>
    <w:rsid w:val="00806D62"/>
    <w:rsid w:val="00806ED5"/>
    <w:rsid w:val="00807445"/>
    <w:rsid w:val="00814093"/>
    <w:rsid w:val="00822B54"/>
    <w:rsid w:val="00825B7D"/>
    <w:rsid w:val="00827152"/>
    <w:rsid w:val="00827B16"/>
    <w:rsid w:val="00831103"/>
    <w:rsid w:val="00837CAF"/>
    <w:rsid w:val="00842076"/>
    <w:rsid w:val="00844E2D"/>
    <w:rsid w:val="00846139"/>
    <w:rsid w:val="00847876"/>
    <w:rsid w:val="00850C3D"/>
    <w:rsid w:val="00857358"/>
    <w:rsid w:val="00861116"/>
    <w:rsid w:val="008662AC"/>
    <w:rsid w:val="008667D1"/>
    <w:rsid w:val="00866B91"/>
    <w:rsid w:val="00870273"/>
    <w:rsid w:val="00871153"/>
    <w:rsid w:val="0087115F"/>
    <w:rsid w:val="0087143F"/>
    <w:rsid w:val="00871BD2"/>
    <w:rsid w:val="00872300"/>
    <w:rsid w:val="00872373"/>
    <w:rsid w:val="00876C4F"/>
    <w:rsid w:val="00880882"/>
    <w:rsid w:val="008833FF"/>
    <w:rsid w:val="00884299"/>
    <w:rsid w:val="008852D5"/>
    <w:rsid w:val="00885CFC"/>
    <w:rsid w:val="00887672"/>
    <w:rsid w:val="008901C3"/>
    <w:rsid w:val="008934C7"/>
    <w:rsid w:val="008953E0"/>
    <w:rsid w:val="00895679"/>
    <w:rsid w:val="008A0F2F"/>
    <w:rsid w:val="008A1619"/>
    <w:rsid w:val="008A1B56"/>
    <w:rsid w:val="008A2E77"/>
    <w:rsid w:val="008B1185"/>
    <w:rsid w:val="008B215D"/>
    <w:rsid w:val="008B3A33"/>
    <w:rsid w:val="008B5740"/>
    <w:rsid w:val="008B6142"/>
    <w:rsid w:val="008B6362"/>
    <w:rsid w:val="008B729E"/>
    <w:rsid w:val="008C4957"/>
    <w:rsid w:val="008C53BB"/>
    <w:rsid w:val="008C5C24"/>
    <w:rsid w:val="008C5FC0"/>
    <w:rsid w:val="008C63DA"/>
    <w:rsid w:val="008C7325"/>
    <w:rsid w:val="008C772A"/>
    <w:rsid w:val="008C7C33"/>
    <w:rsid w:val="008D089A"/>
    <w:rsid w:val="008D0FB1"/>
    <w:rsid w:val="008D3811"/>
    <w:rsid w:val="008D3840"/>
    <w:rsid w:val="008D3D93"/>
    <w:rsid w:val="008D3ED0"/>
    <w:rsid w:val="008D4029"/>
    <w:rsid w:val="008D4390"/>
    <w:rsid w:val="008E1078"/>
    <w:rsid w:val="008E7247"/>
    <w:rsid w:val="008E7281"/>
    <w:rsid w:val="008E74CB"/>
    <w:rsid w:val="008F0FC6"/>
    <w:rsid w:val="008F16F6"/>
    <w:rsid w:val="008F1C2D"/>
    <w:rsid w:val="008F2F58"/>
    <w:rsid w:val="008F39EA"/>
    <w:rsid w:val="008F42CA"/>
    <w:rsid w:val="008F638F"/>
    <w:rsid w:val="008F74B5"/>
    <w:rsid w:val="00901D86"/>
    <w:rsid w:val="00902AB6"/>
    <w:rsid w:val="009035C0"/>
    <w:rsid w:val="0090458C"/>
    <w:rsid w:val="00905B8B"/>
    <w:rsid w:val="00907875"/>
    <w:rsid w:val="00913933"/>
    <w:rsid w:val="00914F33"/>
    <w:rsid w:val="00920959"/>
    <w:rsid w:val="00930863"/>
    <w:rsid w:val="00933BA6"/>
    <w:rsid w:val="009353E4"/>
    <w:rsid w:val="00937869"/>
    <w:rsid w:val="00941002"/>
    <w:rsid w:val="00945303"/>
    <w:rsid w:val="00945BB5"/>
    <w:rsid w:val="00945F8D"/>
    <w:rsid w:val="00947123"/>
    <w:rsid w:val="00947F1C"/>
    <w:rsid w:val="009522AE"/>
    <w:rsid w:val="00953626"/>
    <w:rsid w:val="00954250"/>
    <w:rsid w:val="00954BB1"/>
    <w:rsid w:val="009560F3"/>
    <w:rsid w:val="00957DDA"/>
    <w:rsid w:val="00965275"/>
    <w:rsid w:val="00966197"/>
    <w:rsid w:val="00966C0A"/>
    <w:rsid w:val="00967C49"/>
    <w:rsid w:val="009709A9"/>
    <w:rsid w:val="0097194D"/>
    <w:rsid w:val="009745AA"/>
    <w:rsid w:val="00974717"/>
    <w:rsid w:val="00975442"/>
    <w:rsid w:val="00975512"/>
    <w:rsid w:val="00985311"/>
    <w:rsid w:val="00987318"/>
    <w:rsid w:val="00987912"/>
    <w:rsid w:val="00987D81"/>
    <w:rsid w:val="00987E14"/>
    <w:rsid w:val="00990AAC"/>
    <w:rsid w:val="0099115E"/>
    <w:rsid w:val="00991A25"/>
    <w:rsid w:val="009942F7"/>
    <w:rsid w:val="00994D88"/>
    <w:rsid w:val="00995983"/>
    <w:rsid w:val="0099760F"/>
    <w:rsid w:val="009A1806"/>
    <w:rsid w:val="009A2A68"/>
    <w:rsid w:val="009A5567"/>
    <w:rsid w:val="009A5A7B"/>
    <w:rsid w:val="009A6329"/>
    <w:rsid w:val="009A7B80"/>
    <w:rsid w:val="009A7C16"/>
    <w:rsid w:val="009B04A8"/>
    <w:rsid w:val="009B0FCB"/>
    <w:rsid w:val="009B1A0B"/>
    <w:rsid w:val="009B5400"/>
    <w:rsid w:val="009B5C7C"/>
    <w:rsid w:val="009B5DE7"/>
    <w:rsid w:val="009B67F7"/>
    <w:rsid w:val="009B69A0"/>
    <w:rsid w:val="009C003B"/>
    <w:rsid w:val="009C0D45"/>
    <w:rsid w:val="009C1C41"/>
    <w:rsid w:val="009C25BA"/>
    <w:rsid w:val="009C2631"/>
    <w:rsid w:val="009C27AE"/>
    <w:rsid w:val="009C3064"/>
    <w:rsid w:val="009C37E5"/>
    <w:rsid w:val="009C4011"/>
    <w:rsid w:val="009C50BF"/>
    <w:rsid w:val="009C5A05"/>
    <w:rsid w:val="009C68ED"/>
    <w:rsid w:val="009C6BF0"/>
    <w:rsid w:val="009C70BC"/>
    <w:rsid w:val="009C7AC1"/>
    <w:rsid w:val="009D0DFF"/>
    <w:rsid w:val="009D0E75"/>
    <w:rsid w:val="009D4A55"/>
    <w:rsid w:val="009E2D7D"/>
    <w:rsid w:val="009E2DD3"/>
    <w:rsid w:val="009E3456"/>
    <w:rsid w:val="009E3A22"/>
    <w:rsid w:val="009E3D8C"/>
    <w:rsid w:val="009E700E"/>
    <w:rsid w:val="009E7D9E"/>
    <w:rsid w:val="009F0A51"/>
    <w:rsid w:val="009F0DA5"/>
    <w:rsid w:val="009F3840"/>
    <w:rsid w:val="009F43AB"/>
    <w:rsid w:val="009F501E"/>
    <w:rsid w:val="009F577C"/>
    <w:rsid w:val="009F79C0"/>
    <w:rsid w:val="00A01373"/>
    <w:rsid w:val="00A04533"/>
    <w:rsid w:val="00A047F2"/>
    <w:rsid w:val="00A074D2"/>
    <w:rsid w:val="00A1073D"/>
    <w:rsid w:val="00A109F1"/>
    <w:rsid w:val="00A11016"/>
    <w:rsid w:val="00A14C68"/>
    <w:rsid w:val="00A15DEE"/>
    <w:rsid w:val="00A160AF"/>
    <w:rsid w:val="00A160D3"/>
    <w:rsid w:val="00A17186"/>
    <w:rsid w:val="00A17EE7"/>
    <w:rsid w:val="00A22A27"/>
    <w:rsid w:val="00A2666D"/>
    <w:rsid w:val="00A26C7A"/>
    <w:rsid w:val="00A304E1"/>
    <w:rsid w:val="00A315E6"/>
    <w:rsid w:val="00A33044"/>
    <w:rsid w:val="00A3365B"/>
    <w:rsid w:val="00A336C0"/>
    <w:rsid w:val="00A41E27"/>
    <w:rsid w:val="00A424DB"/>
    <w:rsid w:val="00A439FB"/>
    <w:rsid w:val="00A4477F"/>
    <w:rsid w:val="00A4629B"/>
    <w:rsid w:val="00A46A56"/>
    <w:rsid w:val="00A46F32"/>
    <w:rsid w:val="00A50E74"/>
    <w:rsid w:val="00A520A2"/>
    <w:rsid w:val="00A5332E"/>
    <w:rsid w:val="00A536C8"/>
    <w:rsid w:val="00A551E1"/>
    <w:rsid w:val="00A55220"/>
    <w:rsid w:val="00A5529E"/>
    <w:rsid w:val="00A55752"/>
    <w:rsid w:val="00A55A2C"/>
    <w:rsid w:val="00A5642B"/>
    <w:rsid w:val="00A56D84"/>
    <w:rsid w:val="00A56F87"/>
    <w:rsid w:val="00A57176"/>
    <w:rsid w:val="00A571CE"/>
    <w:rsid w:val="00A648B3"/>
    <w:rsid w:val="00A677BF"/>
    <w:rsid w:val="00A71BDD"/>
    <w:rsid w:val="00A7286E"/>
    <w:rsid w:val="00A7366B"/>
    <w:rsid w:val="00A74425"/>
    <w:rsid w:val="00A74894"/>
    <w:rsid w:val="00A74C5A"/>
    <w:rsid w:val="00A771E1"/>
    <w:rsid w:val="00A8073C"/>
    <w:rsid w:val="00A8220A"/>
    <w:rsid w:val="00A82486"/>
    <w:rsid w:val="00A83FB5"/>
    <w:rsid w:val="00A8418A"/>
    <w:rsid w:val="00A84DCD"/>
    <w:rsid w:val="00A8584E"/>
    <w:rsid w:val="00A92B22"/>
    <w:rsid w:val="00A956D8"/>
    <w:rsid w:val="00A967C7"/>
    <w:rsid w:val="00A97A97"/>
    <w:rsid w:val="00AA11A4"/>
    <w:rsid w:val="00AA28BC"/>
    <w:rsid w:val="00AA44F8"/>
    <w:rsid w:val="00AA5240"/>
    <w:rsid w:val="00AA573F"/>
    <w:rsid w:val="00AA5CB0"/>
    <w:rsid w:val="00AA7AD3"/>
    <w:rsid w:val="00AB1E3B"/>
    <w:rsid w:val="00AB42B7"/>
    <w:rsid w:val="00AB5299"/>
    <w:rsid w:val="00AB6F44"/>
    <w:rsid w:val="00AB71C2"/>
    <w:rsid w:val="00AB78E5"/>
    <w:rsid w:val="00AC1FB7"/>
    <w:rsid w:val="00AC2811"/>
    <w:rsid w:val="00AC3BE2"/>
    <w:rsid w:val="00AC3BF9"/>
    <w:rsid w:val="00AC44ED"/>
    <w:rsid w:val="00AC4569"/>
    <w:rsid w:val="00AC677C"/>
    <w:rsid w:val="00AC7BFD"/>
    <w:rsid w:val="00AD2D11"/>
    <w:rsid w:val="00AD7205"/>
    <w:rsid w:val="00AD7C9D"/>
    <w:rsid w:val="00AE0464"/>
    <w:rsid w:val="00AE2FE1"/>
    <w:rsid w:val="00AE39D8"/>
    <w:rsid w:val="00AE3DB3"/>
    <w:rsid w:val="00AE6DCE"/>
    <w:rsid w:val="00AF01D2"/>
    <w:rsid w:val="00AF12CD"/>
    <w:rsid w:val="00AF3679"/>
    <w:rsid w:val="00AF3E28"/>
    <w:rsid w:val="00AF51E1"/>
    <w:rsid w:val="00AF5553"/>
    <w:rsid w:val="00AF5BD2"/>
    <w:rsid w:val="00AF6DA1"/>
    <w:rsid w:val="00B00243"/>
    <w:rsid w:val="00B01F8D"/>
    <w:rsid w:val="00B02AF2"/>
    <w:rsid w:val="00B03F50"/>
    <w:rsid w:val="00B04BDA"/>
    <w:rsid w:val="00B0741F"/>
    <w:rsid w:val="00B10849"/>
    <w:rsid w:val="00B13A7D"/>
    <w:rsid w:val="00B145FB"/>
    <w:rsid w:val="00B158A7"/>
    <w:rsid w:val="00B20060"/>
    <w:rsid w:val="00B20AE0"/>
    <w:rsid w:val="00B20C4C"/>
    <w:rsid w:val="00B20C8D"/>
    <w:rsid w:val="00B21310"/>
    <w:rsid w:val="00B21824"/>
    <w:rsid w:val="00B22B7F"/>
    <w:rsid w:val="00B234BF"/>
    <w:rsid w:val="00B25BB0"/>
    <w:rsid w:val="00B2758F"/>
    <w:rsid w:val="00B303E2"/>
    <w:rsid w:val="00B33C51"/>
    <w:rsid w:val="00B34C1A"/>
    <w:rsid w:val="00B34CBE"/>
    <w:rsid w:val="00B355A1"/>
    <w:rsid w:val="00B35891"/>
    <w:rsid w:val="00B3599E"/>
    <w:rsid w:val="00B3657F"/>
    <w:rsid w:val="00B40008"/>
    <w:rsid w:val="00B42A64"/>
    <w:rsid w:val="00B459C5"/>
    <w:rsid w:val="00B45A42"/>
    <w:rsid w:val="00B46969"/>
    <w:rsid w:val="00B47CEA"/>
    <w:rsid w:val="00B559A9"/>
    <w:rsid w:val="00B55F64"/>
    <w:rsid w:val="00B6112D"/>
    <w:rsid w:val="00B616D9"/>
    <w:rsid w:val="00B62562"/>
    <w:rsid w:val="00B6420E"/>
    <w:rsid w:val="00B72F7F"/>
    <w:rsid w:val="00B75E1C"/>
    <w:rsid w:val="00B77286"/>
    <w:rsid w:val="00B80393"/>
    <w:rsid w:val="00B837F8"/>
    <w:rsid w:val="00B85B58"/>
    <w:rsid w:val="00B87784"/>
    <w:rsid w:val="00B87ED7"/>
    <w:rsid w:val="00B90EA1"/>
    <w:rsid w:val="00B92C2F"/>
    <w:rsid w:val="00B92D9D"/>
    <w:rsid w:val="00B94D43"/>
    <w:rsid w:val="00B95FFC"/>
    <w:rsid w:val="00B966AD"/>
    <w:rsid w:val="00B9772D"/>
    <w:rsid w:val="00B97E70"/>
    <w:rsid w:val="00BA26EA"/>
    <w:rsid w:val="00BA5A42"/>
    <w:rsid w:val="00BA5B6B"/>
    <w:rsid w:val="00BA5C5A"/>
    <w:rsid w:val="00BB1399"/>
    <w:rsid w:val="00BB2C39"/>
    <w:rsid w:val="00BB2EC4"/>
    <w:rsid w:val="00BB487C"/>
    <w:rsid w:val="00BB6E74"/>
    <w:rsid w:val="00BB7C8B"/>
    <w:rsid w:val="00BC2A00"/>
    <w:rsid w:val="00BC2E80"/>
    <w:rsid w:val="00BC64B4"/>
    <w:rsid w:val="00BD00C9"/>
    <w:rsid w:val="00BD02FA"/>
    <w:rsid w:val="00BD0772"/>
    <w:rsid w:val="00BD19F3"/>
    <w:rsid w:val="00BD308C"/>
    <w:rsid w:val="00BD3B1D"/>
    <w:rsid w:val="00BD59FF"/>
    <w:rsid w:val="00BD65D9"/>
    <w:rsid w:val="00BD7374"/>
    <w:rsid w:val="00BE0D07"/>
    <w:rsid w:val="00BE229B"/>
    <w:rsid w:val="00BE5C6B"/>
    <w:rsid w:val="00BE7470"/>
    <w:rsid w:val="00BE7E4D"/>
    <w:rsid w:val="00BF2E6F"/>
    <w:rsid w:val="00BF3902"/>
    <w:rsid w:val="00BF3ABE"/>
    <w:rsid w:val="00BF4040"/>
    <w:rsid w:val="00BF43AC"/>
    <w:rsid w:val="00BF464C"/>
    <w:rsid w:val="00BF5ED8"/>
    <w:rsid w:val="00C03CAB"/>
    <w:rsid w:val="00C0572E"/>
    <w:rsid w:val="00C076A7"/>
    <w:rsid w:val="00C07AF3"/>
    <w:rsid w:val="00C106BC"/>
    <w:rsid w:val="00C107E8"/>
    <w:rsid w:val="00C12783"/>
    <w:rsid w:val="00C130D6"/>
    <w:rsid w:val="00C1390F"/>
    <w:rsid w:val="00C147B4"/>
    <w:rsid w:val="00C1481B"/>
    <w:rsid w:val="00C1651E"/>
    <w:rsid w:val="00C174CB"/>
    <w:rsid w:val="00C178AC"/>
    <w:rsid w:val="00C20026"/>
    <w:rsid w:val="00C2022C"/>
    <w:rsid w:val="00C2069A"/>
    <w:rsid w:val="00C208AC"/>
    <w:rsid w:val="00C235B0"/>
    <w:rsid w:val="00C2393D"/>
    <w:rsid w:val="00C24667"/>
    <w:rsid w:val="00C25471"/>
    <w:rsid w:val="00C25E7A"/>
    <w:rsid w:val="00C27485"/>
    <w:rsid w:val="00C302B9"/>
    <w:rsid w:val="00C3058A"/>
    <w:rsid w:val="00C3065A"/>
    <w:rsid w:val="00C310A0"/>
    <w:rsid w:val="00C31914"/>
    <w:rsid w:val="00C32A10"/>
    <w:rsid w:val="00C3471A"/>
    <w:rsid w:val="00C35180"/>
    <w:rsid w:val="00C367D5"/>
    <w:rsid w:val="00C3689A"/>
    <w:rsid w:val="00C37512"/>
    <w:rsid w:val="00C405E9"/>
    <w:rsid w:val="00C40B69"/>
    <w:rsid w:val="00C40D4A"/>
    <w:rsid w:val="00C46B17"/>
    <w:rsid w:val="00C46F39"/>
    <w:rsid w:val="00C50A53"/>
    <w:rsid w:val="00C51550"/>
    <w:rsid w:val="00C519AA"/>
    <w:rsid w:val="00C51BD6"/>
    <w:rsid w:val="00C5203A"/>
    <w:rsid w:val="00C53F91"/>
    <w:rsid w:val="00C54918"/>
    <w:rsid w:val="00C55E64"/>
    <w:rsid w:val="00C609A0"/>
    <w:rsid w:val="00C60AB0"/>
    <w:rsid w:val="00C610CC"/>
    <w:rsid w:val="00C619FE"/>
    <w:rsid w:val="00C6385D"/>
    <w:rsid w:val="00C6461D"/>
    <w:rsid w:val="00C65876"/>
    <w:rsid w:val="00C66B76"/>
    <w:rsid w:val="00C678CA"/>
    <w:rsid w:val="00C6791E"/>
    <w:rsid w:val="00C71653"/>
    <w:rsid w:val="00C71BDE"/>
    <w:rsid w:val="00C73320"/>
    <w:rsid w:val="00C769DD"/>
    <w:rsid w:val="00C82A9E"/>
    <w:rsid w:val="00C82E84"/>
    <w:rsid w:val="00C92503"/>
    <w:rsid w:val="00C94619"/>
    <w:rsid w:val="00C946CF"/>
    <w:rsid w:val="00C9606B"/>
    <w:rsid w:val="00CA16C6"/>
    <w:rsid w:val="00CA3976"/>
    <w:rsid w:val="00CA3C94"/>
    <w:rsid w:val="00CA605E"/>
    <w:rsid w:val="00CA7500"/>
    <w:rsid w:val="00CB0018"/>
    <w:rsid w:val="00CB09AB"/>
    <w:rsid w:val="00CB184C"/>
    <w:rsid w:val="00CB2086"/>
    <w:rsid w:val="00CB22BE"/>
    <w:rsid w:val="00CB2800"/>
    <w:rsid w:val="00CB33EB"/>
    <w:rsid w:val="00CB540A"/>
    <w:rsid w:val="00CB5F34"/>
    <w:rsid w:val="00CB6CAC"/>
    <w:rsid w:val="00CB7BE0"/>
    <w:rsid w:val="00CC075E"/>
    <w:rsid w:val="00CC1D3E"/>
    <w:rsid w:val="00CC344E"/>
    <w:rsid w:val="00CC3FEF"/>
    <w:rsid w:val="00CC423D"/>
    <w:rsid w:val="00CC4E79"/>
    <w:rsid w:val="00CC4FFE"/>
    <w:rsid w:val="00CC6861"/>
    <w:rsid w:val="00CC6A71"/>
    <w:rsid w:val="00CD08A9"/>
    <w:rsid w:val="00CD1D26"/>
    <w:rsid w:val="00CD1F20"/>
    <w:rsid w:val="00CD1F38"/>
    <w:rsid w:val="00CD3137"/>
    <w:rsid w:val="00CD4F8F"/>
    <w:rsid w:val="00CD5938"/>
    <w:rsid w:val="00CD616F"/>
    <w:rsid w:val="00CD6312"/>
    <w:rsid w:val="00CE1F47"/>
    <w:rsid w:val="00CE27F7"/>
    <w:rsid w:val="00CE4CFA"/>
    <w:rsid w:val="00CE555B"/>
    <w:rsid w:val="00CE594C"/>
    <w:rsid w:val="00CE5BB8"/>
    <w:rsid w:val="00CE5CAA"/>
    <w:rsid w:val="00CE61D6"/>
    <w:rsid w:val="00CE7401"/>
    <w:rsid w:val="00CF09B0"/>
    <w:rsid w:val="00CF20E0"/>
    <w:rsid w:val="00CF2B3F"/>
    <w:rsid w:val="00CF5558"/>
    <w:rsid w:val="00D01BDD"/>
    <w:rsid w:val="00D07349"/>
    <w:rsid w:val="00D20D90"/>
    <w:rsid w:val="00D23789"/>
    <w:rsid w:val="00D26B5E"/>
    <w:rsid w:val="00D26C99"/>
    <w:rsid w:val="00D27638"/>
    <w:rsid w:val="00D27ECB"/>
    <w:rsid w:val="00D27F2C"/>
    <w:rsid w:val="00D30A82"/>
    <w:rsid w:val="00D30C6F"/>
    <w:rsid w:val="00D30CCD"/>
    <w:rsid w:val="00D31E02"/>
    <w:rsid w:val="00D33B98"/>
    <w:rsid w:val="00D3474D"/>
    <w:rsid w:val="00D363D3"/>
    <w:rsid w:val="00D37001"/>
    <w:rsid w:val="00D400BE"/>
    <w:rsid w:val="00D4146E"/>
    <w:rsid w:val="00D414D1"/>
    <w:rsid w:val="00D42FB4"/>
    <w:rsid w:val="00D43CE7"/>
    <w:rsid w:val="00D440EF"/>
    <w:rsid w:val="00D45321"/>
    <w:rsid w:val="00D46426"/>
    <w:rsid w:val="00D50AF3"/>
    <w:rsid w:val="00D52791"/>
    <w:rsid w:val="00D54B8F"/>
    <w:rsid w:val="00D54E2D"/>
    <w:rsid w:val="00D56B8B"/>
    <w:rsid w:val="00D57D9B"/>
    <w:rsid w:val="00D57EA5"/>
    <w:rsid w:val="00D60725"/>
    <w:rsid w:val="00D60ACB"/>
    <w:rsid w:val="00D6123D"/>
    <w:rsid w:val="00D61B98"/>
    <w:rsid w:val="00D625A8"/>
    <w:rsid w:val="00D62C95"/>
    <w:rsid w:val="00D6340B"/>
    <w:rsid w:val="00D63411"/>
    <w:rsid w:val="00D65FA1"/>
    <w:rsid w:val="00D66073"/>
    <w:rsid w:val="00D66863"/>
    <w:rsid w:val="00D70F78"/>
    <w:rsid w:val="00D70F93"/>
    <w:rsid w:val="00D736CA"/>
    <w:rsid w:val="00D75901"/>
    <w:rsid w:val="00D77288"/>
    <w:rsid w:val="00D774FE"/>
    <w:rsid w:val="00D80079"/>
    <w:rsid w:val="00D80D83"/>
    <w:rsid w:val="00D810B5"/>
    <w:rsid w:val="00D8330A"/>
    <w:rsid w:val="00D84051"/>
    <w:rsid w:val="00D85FB2"/>
    <w:rsid w:val="00D867B2"/>
    <w:rsid w:val="00D86DCF"/>
    <w:rsid w:val="00D87208"/>
    <w:rsid w:val="00D92045"/>
    <w:rsid w:val="00D9266A"/>
    <w:rsid w:val="00D9584F"/>
    <w:rsid w:val="00D95B8E"/>
    <w:rsid w:val="00D96D75"/>
    <w:rsid w:val="00DA100C"/>
    <w:rsid w:val="00DA1737"/>
    <w:rsid w:val="00DA4367"/>
    <w:rsid w:val="00DA67DB"/>
    <w:rsid w:val="00DA7376"/>
    <w:rsid w:val="00DB660B"/>
    <w:rsid w:val="00DB7719"/>
    <w:rsid w:val="00DC0430"/>
    <w:rsid w:val="00DC10A7"/>
    <w:rsid w:val="00DC5616"/>
    <w:rsid w:val="00DC7057"/>
    <w:rsid w:val="00DD1D0F"/>
    <w:rsid w:val="00DD4B23"/>
    <w:rsid w:val="00DD4C1B"/>
    <w:rsid w:val="00DE27FC"/>
    <w:rsid w:val="00DE2AED"/>
    <w:rsid w:val="00DE2EF9"/>
    <w:rsid w:val="00DE325D"/>
    <w:rsid w:val="00DE352A"/>
    <w:rsid w:val="00DE3B24"/>
    <w:rsid w:val="00DE46E4"/>
    <w:rsid w:val="00DE4BCE"/>
    <w:rsid w:val="00DE76EB"/>
    <w:rsid w:val="00DF00E8"/>
    <w:rsid w:val="00DF017B"/>
    <w:rsid w:val="00DF069F"/>
    <w:rsid w:val="00DF0BB9"/>
    <w:rsid w:val="00DF17ED"/>
    <w:rsid w:val="00DF1D63"/>
    <w:rsid w:val="00DF41A5"/>
    <w:rsid w:val="00DF59BF"/>
    <w:rsid w:val="00DF613C"/>
    <w:rsid w:val="00DF6F46"/>
    <w:rsid w:val="00DF73A3"/>
    <w:rsid w:val="00E059CB"/>
    <w:rsid w:val="00E07EAC"/>
    <w:rsid w:val="00E101B0"/>
    <w:rsid w:val="00E153E1"/>
    <w:rsid w:val="00E171A5"/>
    <w:rsid w:val="00E17AA9"/>
    <w:rsid w:val="00E21B18"/>
    <w:rsid w:val="00E23EB5"/>
    <w:rsid w:val="00E25B9D"/>
    <w:rsid w:val="00E2736A"/>
    <w:rsid w:val="00E2762A"/>
    <w:rsid w:val="00E3146D"/>
    <w:rsid w:val="00E34338"/>
    <w:rsid w:val="00E34D85"/>
    <w:rsid w:val="00E34EE5"/>
    <w:rsid w:val="00E36BCC"/>
    <w:rsid w:val="00E36E59"/>
    <w:rsid w:val="00E404E0"/>
    <w:rsid w:val="00E44A9F"/>
    <w:rsid w:val="00E45146"/>
    <w:rsid w:val="00E47D00"/>
    <w:rsid w:val="00E50135"/>
    <w:rsid w:val="00E51144"/>
    <w:rsid w:val="00E5245F"/>
    <w:rsid w:val="00E53FCF"/>
    <w:rsid w:val="00E61828"/>
    <w:rsid w:val="00E634CE"/>
    <w:rsid w:val="00E677BB"/>
    <w:rsid w:val="00E73DE1"/>
    <w:rsid w:val="00E7430B"/>
    <w:rsid w:val="00E74ABC"/>
    <w:rsid w:val="00E74EF2"/>
    <w:rsid w:val="00E76B82"/>
    <w:rsid w:val="00E771C4"/>
    <w:rsid w:val="00E77C80"/>
    <w:rsid w:val="00E802D1"/>
    <w:rsid w:val="00E8067A"/>
    <w:rsid w:val="00E809EB"/>
    <w:rsid w:val="00E810FC"/>
    <w:rsid w:val="00E8541C"/>
    <w:rsid w:val="00E86971"/>
    <w:rsid w:val="00E87864"/>
    <w:rsid w:val="00E87DEA"/>
    <w:rsid w:val="00E937C0"/>
    <w:rsid w:val="00E940BC"/>
    <w:rsid w:val="00E96966"/>
    <w:rsid w:val="00E9696F"/>
    <w:rsid w:val="00E97075"/>
    <w:rsid w:val="00EA070A"/>
    <w:rsid w:val="00EA0E6C"/>
    <w:rsid w:val="00EA0FF3"/>
    <w:rsid w:val="00EA2513"/>
    <w:rsid w:val="00EA5D2E"/>
    <w:rsid w:val="00EB089C"/>
    <w:rsid w:val="00EB1B11"/>
    <w:rsid w:val="00EB517E"/>
    <w:rsid w:val="00EB5360"/>
    <w:rsid w:val="00EB58E7"/>
    <w:rsid w:val="00EB6B25"/>
    <w:rsid w:val="00EB6B5F"/>
    <w:rsid w:val="00EB76D4"/>
    <w:rsid w:val="00EC2695"/>
    <w:rsid w:val="00EC2F06"/>
    <w:rsid w:val="00EC3C53"/>
    <w:rsid w:val="00EC56C9"/>
    <w:rsid w:val="00EC5B38"/>
    <w:rsid w:val="00EC6EE1"/>
    <w:rsid w:val="00ED16D2"/>
    <w:rsid w:val="00ED1EA5"/>
    <w:rsid w:val="00ED3E3C"/>
    <w:rsid w:val="00ED57DB"/>
    <w:rsid w:val="00ED6979"/>
    <w:rsid w:val="00ED6E4F"/>
    <w:rsid w:val="00EE02A8"/>
    <w:rsid w:val="00EE14CF"/>
    <w:rsid w:val="00EE32F4"/>
    <w:rsid w:val="00EE3355"/>
    <w:rsid w:val="00EE4566"/>
    <w:rsid w:val="00EE4CAF"/>
    <w:rsid w:val="00EE5FB7"/>
    <w:rsid w:val="00EE6540"/>
    <w:rsid w:val="00EE7A2C"/>
    <w:rsid w:val="00EF1B46"/>
    <w:rsid w:val="00EF272E"/>
    <w:rsid w:val="00EF3849"/>
    <w:rsid w:val="00EF3D76"/>
    <w:rsid w:val="00EF4CF1"/>
    <w:rsid w:val="00EF4F13"/>
    <w:rsid w:val="00EF6497"/>
    <w:rsid w:val="00EF6B12"/>
    <w:rsid w:val="00F01BF4"/>
    <w:rsid w:val="00F03A46"/>
    <w:rsid w:val="00F04322"/>
    <w:rsid w:val="00F062CA"/>
    <w:rsid w:val="00F078E5"/>
    <w:rsid w:val="00F10968"/>
    <w:rsid w:val="00F112F1"/>
    <w:rsid w:val="00F1222B"/>
    <w:rsid w:val="00F15D53"/>
    <w:rsid w:val="00F16DDB"/>
    <w:rsid w:val="00F172C8"/>
    <w:rsid w:val="00F24C93"/>
    <w:rsid w:val="00F26E77"/>
    <w:rsid w:val="00F27B48"/>
    <w:rsid w:val="00F319F0"/>
    <w:rsid w:val="00F3285A"/>
    <w:rsid w:val="00F33741"/>
    <w:rsid w:val="00F33802"/>
    <w:rsid w:val="00F338A8"/>
    <w:rsid w:val="00F3573A"/>
    <w:rsid w:val="00F36847"/>
    <w:rsid w:val="00F368C3"/>
    <w:rsid w:val="00F425AF"/>
    <w:rsid w:val="00F43213"/>
    <w:rsid w:val="00F438D9"/>
    <w:rsid w:val="00F463F8"/>
    <w:rsid w:val="00F47A59"/>
    <w:rsid w:val="00F50C45"/>
    <w:rsid w:val="00F50F04"/>
    <w:rsid w:val="00F53721"/>
    <w:rsid w:val="00F56298"/>
    <w:rsid w:val="00F570B2"/>
    <w:rsid w:val="00F576E9"/>
    <w:rsid w:val="00F57DB1"/>
    <w:rsid w:val="00F61F81"/>
    <w:rsid w:val="00F643D2"/>
    <w:rsid w:val="00F650EB"/>
    <w:rsid w:val="00F6576F"/>
    <w:rsid w:val="00F66BB2"/>
    <w:rsid w:val="00F66C06"/>
    <w:rsid w:val="00F6737B"/>
    <w:rsid w:val="00F74202"/>
    <w:rsid w:val="00F74351"/>
    <w:rsid w:val="00F75C79"/>
    <w:rsid w:val="00F760B7"/>
    <w:rsid w:val="00F76F98"/>
    <w:rsid w:val="00F77CD7"/>
    <w:rsid w:val="00F81F04"/>
    <w:rsid w:val="00F866F0"/>
    <w:rsid w:val="00F90663"/>
    <w:rsid w:val="00F917F9"/>
    <w:rsid w:val="00F94207"/>
    <w:rsid w:val="00FA06A0"/>
    <w:rsid w:val="00FA4EA5"/>
    <w:rsid w:val="00FA5513"/>
    <w:rsid w:val="00FA747F"/>
    <w:rsid w:val="00FB1885"/>
    <w:rsid w:val="00FB43D1"/>
    <w:rsid w:val="00FB6975"/>
    <w:rsid w:val="00FB6E64"/>
    <w:rsid w:val="00FB7379"/>
    <w:rsid w:val="00FB7D80"/>
    <w:rsid w:val="00FC1AFE"/>
    <w:rsid w:val="00FC5E70"/>
    <w:rsid w:val="00FD0855"/>
    <w:rsid w:val="00FD0A6D"/>
    <w:rsid w:val="00FD125F"/>
    <w:rsid w:val="00FD30B4"/>
    <w:rsid w:val="00FD33F9"/>
    <w:rsid w:val="00FD3BF6"/>
    <w:rsid w:val="00FD421B"/>
    <w:rsid w:val="00FD4B5F"/>
    <w:rsid w:val="00FD63EF"/>
    <w:rsid w:val="00FD6D8B"/>
    <w:rsid w:val="00FD6E87"/>
    <w:rsid w:val="00FD759A"/>
    <w:rsid w:val="00FD785B"/>
    <w:rsid w:val="00FE037C"/>
    <w:rsid w:val="00FE09D0"/>
    <w:rsid w:val="00FE1380"/>
    <w:rsid w:val="00FE196E"/>
    <w:rsid w:val="00FE2475"/>
    <w:rsid w:val="00FE25C6"/>
    <w:rsid w:val="00FE386A"/>
    <w:rsid w:val="00FE4306"/>
    <w:rsid w:val="00FE7507"/>
    <w:rsid w:val="00FE791A"/>
    <w:rsid w:val="00FF1F16"/>
    <w:rsid w:val="00FF2749"/>
    <w:rsid w:val="00FF283F"/>
    <w:rsid w:val="00FF4F99"/>
    <w:rsid w:val="00FF6741"/>
    <w:rsid w:val="00FF73D1"/>
    <w:rsid w:val="00FF7430"/>
    <w:rsid w:val="00FF786E"/>
    <w:rsid w:val="00FF7DE0"/>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4F935C"/>
  <w15:docId w15:val="{F2B3B35E-EAFB-4E63-BCCA-7C6CC25578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lang w:val="el-GR" w:eastAsia="el-GR" w:bidi="ar-SA"/>
      </w:rPr>
    </w:rPrDefault>
    <w:pPrDefault/>
  </w:docDefaults>
  <w:latentStyles w:defLockedState="0" w:defUIPriority="0" w:defSemiHidden="0" w:defUnhideWhenUsed="0" w:defQFormat="0" w:count="376">
    <w:lsdException w:name="Normal" w:qFormat="1"/>
    <w:lsdException w:name="heading 1" w:uiPriority="9" w:qFormat="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6A3625"/>
    <w:pPr>
      <w:spacing w:after="120" w:line="360" w:lineRule="auto"/>
      <w:jc w:val="both"/>
    </w:pPr>
    <w:rPr>
      <w:rFonts w:ascii="Times New Roman" w:hAnsi="Times New Roman"/>
      <w:sz w:val="24"/>
      <w:szCs w:val="24"/>
    </w:rPr>
  </w:style>
  <w:style w:type="paragraph" w:styleId="1">
    <w:name w:val="heading 1"/>
    <w:aliases w:val="Ε Επικεφαλίδα 1"/>
    <w:basedOn w:val="a"/>
    <w:next w:val="a"/>
    <w:link w:val="1Char"/>
    <w:uiPriority w:val="9"/>
    <w:qFormat/>
    <w:rsid w:val="009C50BF"/>
    <w:pPr>
      <w:keepNext/>
      <w:spacing w:after="360"/>
      <w:outlineLvl w:val="0"/>
    </w:pPr>
    <w:rPr>
      <w:b/>
      <w:bCs/>
      <w:kern w:val="32"/>
      <w:sz w:val="32"/>
      <w:szCs w:val="32"/>
    </w:rPr>
  </w:style>
  <w:style w:type="paragraph" w:styleId="20">
    <w:name w:val="heading 2"/>
    <w:basedOn w:val="a"/>
    <w:next w:val="a"/>
    <w:link w:val="2Char"/>
    <w:rsid w:val="002E2B4F"/>
    <w:pPr>
      <w:keepNext/>
      <w:numPr>
        <w:ilvl w:val="1"/>
        <w:numId w:val="3"/>
      </w:numPr>
      <w:spacing w:before="240" w:after="60"/>
      <w:outlineLvl w:val="1"/>
    </w:pPr>
    <w:rPr>
      <w:rFonts w:ascii="Arial" w:hAnsi="Arial"/>
      <w:b/>
      <w:bCs/>
      <w:i/>
      <w:iCs/>
      <w:sz w:val="28"/>
      <w:szCs w:val="28"/>
      <w:lang w:val="x-none" w:eastAsia="x-none"/>
    </w:rPr>
  </w:style>
  <w:style w:type="paragraph" w:styleId="30">
    <w:name w:val="heading 3"/>
    <w:aliases w:val=" Char"/>
    <w:basedOn w:val="a"/>
    <w:next w:val="a"/>
    <w:link w:val="3Char"/>
    <w:rsid w:val="002E2B4F"/>
    <w:pPr>
      <w:keepNext/>
      <w:numPr>
        <w:ilvl w:val="2"/>
        <w:numId w:val="3"/>
      </w:numPr>
      <w:spacing w:before="240" w:after="60"/>
      <w:outlineLvl w:val="2"/>
    </w:pPr>
    <w:rPr>
      <w:rFonts w:ascii="Arial" w:hAnsi="Arial"/>
      <w:b/>
      <w:bCs/>
      <w:sz w:val="26"/>
      <w:szCs w:val="26"/>
      <w:lang w:val="x-none" w:eastAsia="x-none"/>
    </w:rPr>
  </w:style>
  <w:style w:type="paragraph" w:styleId="4">
    <w:name w:val="heading 4"/>
    <w:basedOn w:val="a"/>
    <w:next w:val="a"/>
    <w:rsid w:val="00EA0FF3"/>
    <w:pPr>
      <w:keepNext/>
      <w:numPr>
        <w:ilvl w:val="3"/>
        <w:numId w:val="3"/>
      </w:numPr>
      <w:spacing w:before="240" w:after="60"/>
      <w:outlineLvl w:val="3"/>
    </w:pPr>
    <w:rPr>
      <w:b/>
      <w:bCs/>
      <w:sz w:val="28"/>
      <w:szCs w:val="28"/>
      <w:lang w:val="en-US" w:eastAsia="en-US"/>
    </w:rPr>
  </w:style>
  <w:style w:type="paragraph" w:styleId="5">
    <w:name w:val="heading 5"/>
    <w:basedOn w:val="a"/>
    <w:next w:val="a"/>
    <w:rsid w:val="00EA0FF3"/>
    <w:pPr>
      <w:numPr>
        <w:ilvl w:val="4"/>
        <w:numId w:val="3"/>
      </w:numPr>
      <w:spacing w:before="240" w:after="60"/>
      <w:outlineLvl w:val="4"/>
    </w:pPr>
    <w:rPr>
      <w:b/>
      <w:bCs/>
      <w:i/>
      <w:iCs/>
      <w:sz w:val="26"/>
      <w:szCs w:val="26"/>
      <w:lang w:val="en-US" w:eastAsia="en-US"/>
    </w:rPr>
  </w:style>
  <w:style w:type="paragraph" w:styleId="6">
    <w:name w:val="heading 6"/>
    <w:basedOn w:val="a"/>
    <w:next w:val="a"/>
    <w:rsid w:val="00EA0FF3"/>
    <w:pPr>
      <w:numPr>
        <w:ilvl w:val="5"/>
        <w:numId w:val="3"/>
      </w:numPr>
      <w:spacing w:before="240" w:after="60"/>
      <w:outlineLvl w:val="5"/>
    </w:pPr>
    <w:rPr>
      <w:b/>
      <w:bCs/>
      <w:sz w:val="22"/>
      <w:szCs w:val="22"/>
      <w:lang w:val="en-US" w:eastAsia="en-US"/>
    </w:rPr>
  </w:style>
  <w:style w:type="paragraph" w:styleId="7">
    <w:name w:val="heading 7"/>
    <w:basedOn w:val="a"/>
    <w:next w:val="a"/>
    <w:rsid w:val="00EA0FF3"/>
    <w:pPr>
      <w:numPr>
        <w:ilvl w:val="6"/>
        <w:numId w:val="3"/>
      </w:numPr>
      <w:spacing w:before="240" w:after="60"/>
      <w:outlineLvl w:val="6"/>
    </w:pPr>
    <w:rPr>
      <w:lang w:val="en-US" w:eastAsia="en-US"/>
    </w:rPr>
  </w:style>
  <w:style w:type="paragraph" w:styleId="8">
    <w:name w:val="heading 8"/>
    <w:basedOn w:val="a"/>
    <w:next w:val="a"/>
    <w:rsid w:val="00EA0FF3"/>
    <w:pPr>
      <w:numPr>
        <w:ilvl w:val="7"/>
        <w:numId w:val="3"/>
      </w:numPr>
      <w:spacing w:before="240" w:after="60"/>
      <w:outlineLvl w:val="7"/>
    </w:pPr>
    <w:rPr>
      <w:i/>
      <w:iCs/>
      <w:lang w:val="en-US" w:eastAsia="en-US"/>
    </w:rPr>
  </w:style>
  <w:style w:type="paragraph" w:styleId="9">
    <w:name w:val="heading 9"/>
    <w:basedOn w:val="a"/>
    <w:next w:val="a"/>
    <w:rsid w:val="00EA0FF3"/>
    <w:pPr>
      <w:numPr>
        <w:ilvl w:val="8"/>
        <w:numId w:val="3"/>
      </w:numPr>
      <w:spacing w:before="240" w:after="60"/>
      <w:outlineLvl w:val="8"/>
    </w:pPr>
    <w:rPr>
      <w:rFonts w:ascii="Arial" w:hAnsi="Arial" w:cs="Arial"/>
      <w:sz w:val="22"/>
      <w:szCs w:val="22"/>
      <w:lang w:val="en-US"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pbody">
    <w:name w:val="pbody"/>
    <w:basedOn w:val="a"/>
    <w:rsid w:val="002E2B4F"/>
    <w:pPr>
      <w:spacing w:before="100" w:beforeAutospacing="1" w:after="100" w:afterAutospacing="1"/>
    </w:pPr>
  </w:style>
  <w:style w:type="paragraph" w:styleId="a3">
    <w:name w:val="caption"/>
    <w:basedOn w:val="a"/>
    <w:next w:val="a"/>
    <w:qFormat/>
    <w:rsid w:val="00975442"/>
    <w:pPr>
      <w:jc w:val="center"/>
    </w:pPr>
    <w:rPr>
      <w:b/>
      <w:bCs/>
      <w:szCs w:val="20"/>
    </w:rPr>
  </w:style>
  <w:style w:type="character" w:styleId="-">
    <w:name w:val="Hyperlink"/>
    <w:uiPriority w:val="99"/>
    <w:rsid w:val="002E2B4F"/>
    <w:rPr>
      <w:color w:val="0000FF"/>
      <w:u w:val="single"/>
    </w:rPr>
  </w:style>
  <w:style w:type="character" w:styleId="-0">
    <w:name w:val="FollowedHyperlink"/>
    <w:rsid w:val="002E2B4F"/>
    <w:rPr>
      <w:color w:val="800080"/>
      <w:u w:val="single"/>
    </w:rPr>
  </w:style>
  <w:style w:type="paragraph" w:styleId="a4">
    <w:name w:val="Document Map"/>
    <w:basedOn w:val="a"/>
    <w:semiHidden/>
    <w:rsid w:val="002E2B4F"/>
    <w:pPr>
      <w:shd w:val="clear" w:color="auto" w:fill="000080"/>
    </w:pPr>
    <w:rPr>
      <w:rFonts w:ascii="Tahoma" w:hAnsi="Tahoma" w:cs="Tahoma"/>
      <w:sz w:val="20"/>
      <w:szCs w:val="20"/>
    </w:rPr>
  </w:style>
  <w:style w:type="paragraph" w:styleId="a5">
    <w:name w:val="footer"/>
    <w:basedOn w:val="a"/>
    <w:link w:val="Char"/>
    <w:uiPriority w:val="99"/>
    <w:rsid w:val="002E2B4F"/>
    <w:pPr>
      <w:tabs>
        <w:tab w:val="center" w:pos="4153"/>
        <w:tab w:val="right" w:pos="8306"/>
      </w:tabs>
    </w:pPr>
    <w:rPr>
      <w:lang w:val="x-none" w:eastAsia="x-none"/>
    </w:rPr>
  </w:style>
  <w:style w:type="character" w:styleId="a6">
    <w:name w:val="page number"/>
    <w:basedOn w:val="a0"/>
    <w:rsid w:val="002E2B4F"/>
  </w:style>
  <w:style w:type="paragraph" w:styleId="a7">
    <w:name w:val="header"/>
    <w:aliases w:val="hd"/>
    <w:basedOn w:val="a"/>
    <w:link w:val="Char0"/>
    <w:uiPriority w:val="99"/>
    <w:rsid w:val="002E2B4F"/>
    <w:pPr>
      <w:tabs>
        <w:tab w:val="center" w:pos="4153"/>
        <w:tab w:val="right" w:pos="8306"/>
      </w:tabs>
    </w:pPr>
  </w:style>
  <w:style w:type="paragraph" w:styleId="a8">
    <w:name w:val="Balloon Text"/>
    <w:basedOn w:val="a"/>
    <w:semiHidden/>
    <w:rsid w:val="002E2B4F"/>
    <w:rPr>
      <w:rFonts w:ascii="Tahoma" w:hAnsi="Tahoma" w:cs="Tahoma"/>
      <w:sz w:val="16"/>
      <w:szCs w:val="16"/>
    </w:rPr>
  </w:style>
  <w:style w:type="table" w:styleId="a9">
    <w:name w:val="Table Grid"/>
    <w:basedOn w:val="a1"/>
    <w:rsid w:val="002E2B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10">
    <w:name w:val="toc 1"/>
    <w:basedOn w:val="a"/>
    <w:next w:val="a"/>
    <w:autoRedefine/>
    <w:uiPriority w:val="39"/>
    <w:rsid w:val="002E2B4F"/>
  </w:style>
  <w:style w:type="paragraph" w:styleId="22">
    <w:name w:val="toc 2"/>
    <w:basedOn w:val="a"/>
    <w:next w:val="a"/>
    <w:autoRedefine/>
    <w:uiPriority w:val="39"/>
    <w:rsid w:val="002E2B4F"/>
    <w:pPr>
      <w:ind w:left="240"/>
    </w:pPr>
  </w:style>
  <w:style w:type="paragraph" w:styleId="32">
    <w:name w:val="toc 3"/>
    <w:basedOn w:val="a"/>
    <w:next w:val="a"/>
    <w:autoRedefine/>
    <w:uiPriority w:val="39"/>
    <w:rsid w:val="002E2B4F"/>
    <w:pPr>
      <w:ind w:left="480"/>
    </w:pPr>
  </w:style>
  <w:style w:type="paragraph" w:styleId="aa">
    <w:name w:val="List"/>
    <w:basedOn w:val="a"/>
    <w:rsid w:val="002E2B4F"/>
    <w:pPr>
      <w:ind w:left="283" w:hanging="283"/>
    </w:pPr>
  </w:style>
  <w:style w:type="paragraph" w:styleId="23">
    <w:name w:val="List 2"/>
    <w:basedOn w:val="a"/>
    <w:rsid w:val="002E2B4F"/>
    <w:pPr>
      <w:ind w:left="566" w:hanging="283"/>
    </w:pPr>
  </w:style>
  <w:style w:type="paragraph" w:styleId="33">
    <w:name w:val="List 3"/>
    <w:basedOn w:val="a"/>
    <w:rsid w:val="002E2B4F"/>
    <w:pPr>
      <w:ind w:left="849" w:hanging="283"/>
    </w:pPr>
  </w:style>
  <w:style w:type="paragraph" w:styleId="2">
    <w:name w:val="List Bullet 2"/>
    <w:basedOn w:val="a"/>
    <w:rsid w:val="002E2B4F"/>
    <w:pPr>
      <w:numPr>
        <w:numId w:val="1"/>
      </w:numPr>
    </w:pPr>
  </w:style>
  <w:style w:type="paragraph" w:styleId="3">
    <w:name w:val="List Bullet 3"/>
    <w:basedOn w:val="a"/>
    <w:rsid w:val="002E2B4F"/>
    <w:pPr>
      <w:numPr>
        <w:numId w:val="2"/>
      </w:numPr>
    </w:pPr>
  </w:style>
  <w:style w:type="paragraph" w:styleId="ab">
    <w:name w:val="Body Text"/>
    <w:basedOn w:val="a"/>
    <w:rsid w:val="002E2B4F"/>
  </w:style>
  <w:style w:type="paragraph" w:styleId="ac">
    <w:name w:val="Body Text Indent"/>
    <w:basedOn w:val="a"/>
    <w:rsid w:val="002E2B4F"/>
    <w:pPr>
      <w:ind w:left="283"/>
    </w:pPr>
  </w:style>
  <w:style w:type="paragraph" w:styleId="ad">
    <w:name w:val="Body Text First Indent"/>
    <w:basedOn w:val="ab"/>
    <w:rsid w:val="002E2B4F"/>
    <w:pPr>
      <w:ind w:firstLine="210"/>
    </w:pPr>
  </w:style>
  <w:style w:type="paragraph" w:styleId="24">
    <w:name w:val="Body Text First Indent 2"/>
    <w:basedOn w:val="ac"/>
    <w:rsid w:val="002E2B4F"/>
    <w:pPr>
      <w:ind w:firstLine="210"/>
    </w:pPr>
  </w:style>
  <w:style w:type="paragraph" w:styleId="Web">
    <w:name w:val="Normal (Web)"/>
    <w:basedOn w:val="a"/>
    <w:rsid w:val="00F3573A"/>
    <w:pPr>
      <w:spacing w:before="100" w:beforeAutospacing="1" w:after="100" w:afterAutospacing="1"/>
    </w:pPr>
    <w:rPr>
      <w:lang w:val="en-US" w:eastAsia="en-US"/>
    </w:rPr>
  </w:style>
  <w:style w:type="character" w:customStyle="1" w:styleId="Date1">
    <w:name w:val="Date1"/>
    <w:basedOn w:val="a0"/>
    <w:rsid w:val="00F3573A"/>
  </w:style>
  <w:style w:type="paragraph" w:styleId="-HTML">
    <w:name w:val="HTML Preformatted"/>
    <w:basedOn w:val="a"/>
    <w:rsid w:val="005C39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eastAsia="en-US"/>
    </w:rPr>
  </w:style>
  <w:style w:type="paragraph" w:styleId="ae">
    <w:name w:val="List Paragraph"/>
    <w:basedOn w:val="a"/>
    <w:link w:val="Char1"/>
    <w:qFormat/>
    <w:rsid w:val="00CE61D6"/>
    <w:pPr>
      <w:spacing w:after="200" w:line="276" w:lineRule="auto"/>
      <w:contextualSpacing/>
    </w:pPr>
    <w:rPr>
      <w:rFonts w:eastAsia="Calibri"/>
      <w:szCs w:val="22"/>
      <w:lang w:eastAsia="en-US"/>
    </w:rPr>
  </w:style>
  <w:style w:type="character" w:customStyle="1" w:styleId="3Char">
    <w:name w:val="Επικεφαλίδα 3 Char"/>
    <w:aliases w:val=" Char Char"/>
    <w:link w:val="30"/>
    <w:rsid w:val="00EC2F06"/>
    <w:rPr>
      <w:rFonts w:ascii="Arial" w:hAnsi="Arial"/>
      <w:b/>
      <w:bCs/>
      <w:sz w:val="26"/>
      <w:szCs w:val="26"/>
      <w:lang w:val="x-none" w:eastAsia="x-none"/>
    </w:rPr>
  </w:style>
  <w:style w:type="character" w:customStyle="1" w:styleId="2Char">
    <w:name w:val="Επικεφαλίδα 2 Char"/>
    <w:link w:val="20"/>
    <w:rsid w:val="00EC2F06"/>
    <w:rPr>
      <w:rFonts w:ascii="Arial" w:hAnsi="Arial"/>
      <w:b/>
      <w:bCs/>
      <w:i/>
      <w:iCs/>
      <w:sz w:val="28"/>
      <w:szCs w:val="28"/>
      <w:lang w:val="x-none" w:eastAsia="x-none"/>
    </w:rPr>
  </w:style>
  <w:style w:type="paragraph" w:styleId="af">
    <w:name w:val="No Spacing"/>
    <w:qFormat/>
    <w:rsid w:val="003C0CCE"/>
    <w:pPr>
      <w:spacing w:line="360" w:lineRule="auto"/>
      <w:jc w:val="both"/>
    </w:pPr>
    <w:rPr>
      <w:rFonts w:ascii="Times New Roman" w:eastAsia="Calibri" w:hAnsi="Times New Roman"/>
      <w:sz w:val="24"/>
      <w:szCs w:val="22"/>
      <w:lang w:eastAsia="en-US"/>
    </w:rPr>
  </w:style>
  <w:style w:type="character" w:styleId="af0">
    <w:name w:val="annotation reference"/>
    <w:rsid w:val="00C1390F"/>
    <w:rPr>
      <w:sz w:val="16"/>
      <w:szCs w:val="16"/>
    </w:rPr>
  </w:style>
  <w:style w:type="paragraph" w:styleId="af1">
    <w:name w:val="annotation text"/>
    <w:basedOn w:val="a"/>
    <w:link w:val="Char2"/>
    <w:rsid w:val="00C1390F"/>
    <w:rPr>
      <w:sz w:val="20"/>
      <w:szCs w:val="20"/>
    </w:rPr>
  </w:style>
  <w:style w:type="character" w:customStyle="1" w:styleId="Char2">
    <w:name w:val="Κείμενο σχολίου Char"/>
    <w:basedOn w:val="a0"/>
    <w:link w:val="af1"/>
    <w:rsid w:val="00C1390F"/>
  </w:style>
  <w:style w:type="paragraph" w:styleId="af2">
    <w:name w:val="annotation subject"/>
    <w:basedOn w:val="af1"/>
    <w:next w:val="af1"/>
    <w:link w:val="Char3"/>
    <w:rsid w:val="00C1390F"/>
    <w:rPr>
      <w:b/>
      <w:bCs/>
      <w:lang w:val="x-none" w:eastAsia="x-none"/>
    </w:rPr>
  </w:style>
  <w:style w:type="character" w:customStyle="1" w:styleId="Char3">
    <w:name w:val="Θέμα σχολίου Char"/>
    <w:link w:val="af2"/>
    <w:rsid w:val="00C1390F"/>
    <w:rPr>
      <w:b/>
      <w:bCs/>
    </w:rPr>
  </w:style>
  <w:style w:type="paragraph" w:styleId="af3">
    <w:name w:val="endnote text"/>
    <w:basedOn w:val="a"/>
    <w:link w:val="Char4"/>
    <w:rsid w:val="00154209"/>
    <w:rPr>
      <w:sz w:val="20"/>
      <w:szCs w:val="20"/>
    </w:rPr>
  </w:style>
  <w:style w:type="character" w:customStyle="1" w:styleId="Char4">
    <w:name w:val="Κείμενο σημείωσης τέλους Char"/>
    <w:basedOn w:val="a0"/>
    <w:link w:val="af3"/>
    <w:rsid w:val="00154209"/>
  </w:style>
  <w:style w:type="character" w:styleId="af4">
    <w:name w:val="endnote reference"/>
    <w:rsid w:val="00154209"/>
    <w:rPr>
      <w:vertAlign w:val="superscript"/>
    </w:rPr>
  </w:style>
  <w:style w:type="character" w:customStyle="1" w:styleId="Char">
    <w:name w:val="Υποσέλιδο Char"/>
    <w:link w:val="a5"/>
    <w:uiPriority w:val="99"/>
    <w:rsid w:val="006A7CEB"/>
    <w:rPr>
      <w:sz w:val="24"/>
      <w:szCs w:val="24"/>
    </w:rPr>
  </w:style>
  <w:style w:type="paragraph" w:styleId="af5">
    <w:name w:val="Title"/>
    <w:basedOn w:val="a"/>
    <w:link w:val="Char5"/>
    <w:qFormat/>
    <w:rsid w:val="005E3CEB"/>
    <w:pPr>
      <w:jc w:val="center"/>
    </w:pPr>
    <w:rPr>
      <w:b/>
      <w:bCs/>
      <w:sz w:val="32"/>
      <w:lang w:val="x-none" w:eastAsia="en-US"/>
    </w:rPr>
  </w:style>
  <w:style w:type="character" w:customStyle="1" w:styleId="Char5">
    <w:name w:val="Τίτλος Char"/>
    <w:link w:val="af5"/>
    <w:rsid w:val="005E3CEB"/>
    <w:rPr>
      <w:b/>
      <w:bCs/>
      <w:sz w:val="32"/>
      <w:szCs w:val="24"/>
      <w:lang w:eastAsia="en-US"/>
    </w:rPr>
  </w:style>
  <w:style w:type="character" w:customStyle="1" w:styleId="1Char">
    <w:name w:val="Επικεφαλίδα 1 Char"/>
    <w:aliases w:val="Ε Επικεφαλίδα 1 Char"/>
    <w:link w:val="1"/>
    <w:uiPriority w:val="9"/>
    <w:rsid w:val="009C50BF"/>
    <w:rPr>
      <w:rFonts w:ascii="Times New Roman" w:hAnsi="Times New Roman"/>
      <w:b/>
      <w:bCs/>
      <w:kern w:val="32"/>
      <w:sz w:val="32"/>
      <w:szCs w:val="32"/>
    </w:rPr>
  </w:style>
  <w:style w:type="paragraph" w:styleId="af6">
    <w:name w:val="Bibliography"/>
    <w:basedOn w:val="a"/>
    <w:next w:val="a"/>
    <w:uiPriority w:val="37"/>
    <w:unhideWhenUsed/>
    <w:rsid w:val="008C53BB"/>
  </w:style>
  <w:style w:type="paragraph" w:styleId="af7">
    <w:name w:val="Revision"/>
    <w:hidden/>
    <w:uiPriority w:val="99"/>
    <w:semiHidden/>
    <w:rsid w:val="0047547B"/>
    <w:rPr>
      <w:sz w:val="24"/>
      <w:szCs w:val="24"/>
    </w:rPr>
  </w:style>
  <w:style w:type="paragraph" w:customStyle="1" w:styleId="af8">
    <w:name w:val="Γραμμή θέματος"/>
    <w:basedOn w:val="a"/>
    <w:rsid w:val="005B40B7"/>
    <w:rPr>
      <w:sz w:val="20"/>
      <w:szCs w:val="20"/>
    </w:rPr>
  </w:style>
  <w:style w:type="character" w:customStyle="1" w:styleId="Char0">
    <w:name w:val="Κεφαλίδα Char"/>
    <w:aliases w:val="hd Char"/>
    <w:link w:val="a7"/>
    <w:uiPriority w:val="99"/>
    <w:rsid w:val="005B40B7"/>
    <w:rPr>
      <w:sz w:val="24"/>
      <w:szCs w:val="24"/>
    </w:rPr>
  </w:style>
  <w:style w:type="paragraph" w:styleId="af9">
    <w:name w:val="footnote text"/>
    <w:basedOn w:val="a"/>
    <w:link w:val="Char6"/>
    <w:rsid w:val="006A11B5"/>
    <w:rPr>
      <w:sz w:val="20"/>
      <w:szCs w:val="20"/>
    </w:rPr>
  </w:style>
  <w:style w:type="character" w:customStyle="1" w:styleId="Char6">
    <w:name w:val="Κείμενο υποσημείωσης Char"/>
    <w:basedOn w:val="a0"/>
    <w:link w:val="af9"/>
    <w:rsid w:val="006A11B5"/>
  </w:style>
  <w:style w:type="character" w:styleId="afa">
    <w:name w:val="footnote reference"/>
    <w:rsid w:val="006A11B5"/>
    <w:rPr>
      <w:vertAlign w:val="superscript"/>
    </w:rPr>
  </w:style>
  <w:style w:type="paragraph" w:styleId="afb">
    <w:name w:val="TOC Heading"/>
    <w:basedOn w:val="1"/>
    <w:next w:val="a"/>
    <w:uiPriority w:val="39"/>
    <w:unhideWhenUsed/>
    <w:rsid w:val="006D4746"/>
    <w:pPr>
      <w:keepLines/>
      <w:spacing w:after="0" w:line="259" w:lineRule="auto"/>
      <w:outlineLvl w:val="9"/>
    </w:pPr>
    <w:rPr>
      <w:rFonts w:ascii="Calibri Light" w:hAnsi="Calibri Light"/>
      <w:b w:val="0"/>
      <w:bCs w:val="0"/>
      <w:color w:val="2E74B5"/>
      <w:kern w:val="0"/>
    </w:rPr>
  </w:style>
  <w:style w:type="table" w:customStyle="1" w:styleId="1-11">
    <w:name w:val="Πίνακας 1 με ανοιχτόχρωμο πλέγμα - Έμφαση 11"/>
    <w:basedOn w:val="a1"/>
    <w:uiPriority w:val="46"/>
    <w:rsid w:val="00A17EE7"/>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paragraph" w:styleId="afc">
    <w:name w:val="table of figures"/>
    <w:basedOn w:val="a"/>
    <w:next w:val="a"/>
    <w:uiPriority w:val="99"/>
    <w:rsid w:val="005211A4"/>
  </w:style>
  <w:style w:type="paragraph" w:customStyle="1" w:styleId="11">
    <w:name w:val="Ε ΠΕ Επικεφαλίδα 1"/>
    <w:basedOn w:val="1"/>
    <w:link w:val="1Char0"/>
    <w:rsid w:val="008C5FC0"/>
    <w:rPr>
      <w:lang w:eastAsia="en-US"/>
    </w:rPr>
  </w:style>
  <w:style w:type="paragraph" w:customStyle="1" w:styleId="21">
    <w:name w:val="Ε ΠΕ Επικεφαλίδα 2"/>
    <w:basedOn w:val="ae"/>
    <w:link w:val="2Char0"/>
    <w:qFormat/>
    <w:rsid w:val="004A10D3"/>
    <w:pPr>
      <w:numPr>
        <w:ilvl w:val="1"/>
        <w:numId w:val="4"/>
      </w:numPr>
      <w:spacing w:after="240" w:line="360" w:lineRule="auto"/>
      <w:ind w:left="0" w:firstLine="0"/>
      <w:outlineLvl w:val="1"/>
    </w:pPr>
    <w:rPr>
      <w:rFonts w:eastAsiaTheme="minorHAnsi"/>
      <w:b/>
      <w:sz w:val="28"/>
      <w:szCs w:val="24"/>
      <w:lang w:val="en-US"/>
    </w:rPr>
  </w:style>
  <w:style w:type="character" w:customStyle="1" w:styleId="1Char0">
    <w:name w:val="Ε ΠΕ Επικεφαλίδα 1 Char"/>
    <w:basedOn w:val="a0"/>
    <w:link w:val="11"/>
    <w:rsid w:val="008C5FC0"/>
    <w:rPr>
      <w:rFonts w:ascii="Times New Roman" w:hAnsi="Times New Roman"/>
      <w:b/>
      <w:bCs/>
      <w:kern w:val="32"/>
      <w:sz w:val="32"/>
      <w:szCs w:val="32"/>
      <w:lang w:eastAsia="en-US"/>
    </w:rPr>
  </w:style>
  <w:style w:type="paragraph" w:customStyle="1" w:styleId="31">
    <w:name w:val="Ε ΠΕ Επικεφαλίδα 3"/>
    <w:basedOn w:val="ae"/>
    <w:link w:val="3Char0"/>
    <w:qFormat/>
    <w:rsid w:val="00EA2513"/>
    <w:pPr>
      <w:numPr>
        <w:ilvl w:val="2"/>
        <w:numId w:val="4"/>
      </w:numPr>
      <w:spacing w:after="120" w:line="360" w:lineRule="auto"/>
      <w:ind w:left="0" w:firstLine="0"/>
      <w:outlineLvl w:val="2"/>
    </w:pPr>
    <w:rPr>
      <w:rFonts w:eastAsiaTheme="minorHAnsi"/>
      <w:b/>
      <w:szCs w:val="24"/>
      <w:lang w:val="en-US"/>
    </w:rPr>
  </w:style>
  <w:style w:type="character" w:customStyle="1" w:styleId="2Char0">
    <w:name w:val="Ε ΠΕ Επικεφαλίδα 2 Char"/>
    <w:basedOn w:val="a0"/>
    <w:link w:val="21"/>
    <w:rsid w:val="004A10D3"/>
    <w:rPr>
      <w:rFonts w:ascii="Times New Roman" w:eastAsiaTheme="minorHAnsi" w:hAnsi="Times New Roman"/>
      <w:b/>
      <w:sz w:val="28"/>
      <w:szCs w:val="24"/>
      <w:lang w:val="en-US" w:eastAsia="en-US"/>
    </w:rPr>
  </w:style>
  <w:style w:type="paragraph" w:customStyle="1" w:styleId="40">
    <w:name w:val="Ε ΠΕ Επικεφαλίδα 4"/>
    <w:basedOn w:val="ae"/>
    <w:link w:val="4Char"/>
    <w:rsid w:val="00235D4D"/>
    <w:pPr>
      <w:numPr>
        <w:ilvl w:val="3"/>
        <w:numId w:val="4"/>
      </w:numPr>
      <w:spacing w:after="120" w:line="259" w:lineRule="auto"/>
    </w:pPr>
    <w:rPr>
      <w:rFonts w:eastAsiaTheme="minorHAnsi"/>
      <w:b/>
      <w:szCs w:val="24"/>
      <w:lang w:val="en-US"/>
    </w:rPr>
  </w:style>
  <w:style w:type="character" w:customStyle="1" w:styleId="3Char0">
    <w:name w:val="Ε ΠΕ Επικεφαλίδα 3 Char"/>
    <w:basedOn w:val="a0"/>
    <w:link w:val="31"/>
    <w:rsid w:val="00EA2513"/>
    <w:rPr>
      <w:rFonts w:ascii="Times New Roman" w:eastAsiaTheme="minorHAnsi" w:hAnsi="Times New Roman"/>
      <w:b/>
      <w:sz w:val="24"/>
      <w:szCs w:val="24"/>
      <w:lang w:val="en-US" w:eastAsia="en-US"/>
    </w:rPr>
  </w:style>
  <w:style w:type="character" w:customStyle="1" w:styleId="4Char">
    <w:name w:val="Ε ΠΕ Επικεφαλίδα 4 Char"/>
    <w:basedOn w:val="a0"/>
    <w:link w:val="40"/>
    <w:rsid w:val="00235D4D"/>
    <w:rPr>
      <w:rFonts w:ascii="Times New Roman" w:eastAsiaTheme="minorHAnsi" w:hAnsi="Times New Roman"/>
      <w:b/>
      <w:sz w:val="24"/>
      <w:szCs w:val="24"/>
      <w:lang w:val="en-US" w:eastAsia="en-US"/>
    </w:rPr>
  </w:style>
  <w:style w:type="character" w:customStyle="1" w:styleId="Char1">
    <w:name w:val="Παράγραφος λίστας Char"/>
    <w:basedOn w:val="a0"/>
    <w:link w:val="ae"/>
    <w:rsid w:val="00CE61D6"/>
    <w:rPr>
      <w:rFonts w:ascii="Times New Roman" w:eastAsia="Calibri" w:hAnsi="Times New Roman"/>
      <w:sz w:val="24"/>
      <w:szCs w:val="22"/>
      <w:lang w:eastAsia="en-US"/>
    </w:rPr>
  </w:style>
  <w:style w:type="character" w:customStyle="1" w:styleId="12">
    <w:name w:val="Αναφορά1"/>
    <w:basedOn w:val="a0"/>
    <w:uiPriority w:val="99"/>
    <w:semiHidden/>
    <w:unhideWhenUsed/>
    <w:rsid w:val="0011471C"/>
    <w:rPr>
      <w:color w:val="2B579A"/>
      <w:shd w:val="clear" w:color="auto" w:fill="E6E6E6"/>
    </w:rPr>
  </w:style>
  <w:style w:type="character" w:styleId="afd">
    <w:name w:val="Emphasis"/>
    <w:basedOn w:val="a0"/>
    <w:qFormat/>
    <w:rsid w:val="003C0CCE"/>
    <w:rPr>
      <w:rFonts w:ascii="Times New Roman" w:hAnsi="Times New Roman"/>
      <w:b/>
      <w:i/>
      <w:iCs/>
      <w:sz w:val="24"/>
    </w:rPr>
  </w:style>
  <w:style w:type="paragraph" w:customStyle="1" w:styleId="Default">
    <w:name w:val="Default"/>
    <w:rsid w:val="00CE61D6"/>
    <w:pPr>
      <w:autoSpaceDE w:val="0"/>
      <w:autoSpaceDN w:val="0"/>
      <w:adjustRightInd w:val="0"/>
    </w:pPr>
    <w:rPr>
      <w:rFonts w:ascii="Times New Roman" w:hAnsi="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339465">
      <w:bodyDiv w:val="1"/>
      <w:marLeft w:val="0"/>
      <w:marRight w:val="0"/>
      <w:marTop w:val="0"/>
      <w:marBottom w:val="0"/>
      <w:divBdr>
        <w:top w:val="none" w:sz="0" w:space="0" w:color="auto"/>
        <w:left w:val="none" w:sz="0" w:space="0" w:color="auto"/>
        <w:bottom w:val="none" w:sz="0" w:space="0" w:color="auto"/>
        <w:right w:val="none" w:sz="0" w:space="0" w:color="auto"/>
      </w:divBdr>
      <w:divsChild>
        <w:div w:id="272789612">
          <w:marLeft w:val="0"/>
          <w:marRight w:val="0"/>
          <w:marTop w:val="0"/>
          <w:marBottom w:val="0"/>
          <w:divBdr>
            <w:top w:val="none" w:sz="0" w:space="0" w:color="auto"/>
            <w:left w:val="none" w:sz="0" w:space="0" w:color="auto"/>
            <w:bottom w:val="none" w:sz="0" w:space="0" w:color="auto"/>
            <w:right w:val="none" w:sz="0" w:space="0" w:color="auto"/>
          </w:divBdr>
          <w:divsChild>
            <w:div w:id="494809287">
              <w:marLeft w:val="0"/>
              <w:marRight w:val="0"/>
              <w:marTop w:val="0"/>
              <w:marBottom w:val="0"/>
              <w:divBdr>
                <w:top w:val="none" w:sz="0" w:space="0" w:color="auto"/>
                <w:left w:val="none" w:sz="0" w:space="0" w:color="auto"/>
                <w:bottom w:val="none" w:sz="0" w:space="0" w:color="auto"/>
                <w:right w:val="none" w:sz="0" w:space="0" w:color="auto"/>
              </w:divBdr>
            </w:div>
            <w:div w:id="1441493710">
              <w:marLeft w:val="0"/>
              <w:marRight w:val="0"/>
              <w:marTop w:val="0"/>
              <w:marBottom w:val="0"/>
              <w:divBdr>
                <w:top w:val="none" w:sz="0" w:space="0" w:color="auto"/>
                <w:left w:val="none" w:sz="0" w:space="0" w:color="auto"/>
                <w:bottom w:val="none" w:sz="0" w:space="0" w:color="auto"/>
                <w:right w:val="none" w:sz="0" w:space="0" w:color="auto"/>
              </w:divBdr>
            </w:div>
            <w:div w:id="1445297980">
              <w:marLeft w:val="0"/>
              <w:marRight w:val="0"/>
              <w:marTop w:val="0"/>
              <w:marBottom w:val="0"/>
              <w:divBdr>
                <w:top w:val="none" w:sz="0" w:space="0" w:color="auto"/>
                <w:left w:val="none" w:sz="0" w:space="0" w:color="auto"/>
                <w:bottom w:val="none" w:sz="0" w:space="0" w:color="auto"/>
                <w:right w:val="none" w:sz="0" w:space="0" w:color="auto"/>
              </w:divBdr>
            </w:div>
            <w:div w:id="1464541663">
              <w:marLeft w:val="0"/>
              <w:marRight w:val="0"/>
              <w:marTop w:val="0"/>
              <w:marBottom w:val="0"/>
              <w:divBdr>
                <w:top w:val="none" w:sz="0" w:space="0" w:color="auto"/>
                <w:left w:val="none" w:sz="0" w:space="0" w:color="auto"/>
                <w:bottom w:val="none" w:sz="0" w:space="0" w:color="auto"/>
                <w:right w:val="none" w:sz="0" w:space="0" w:color="auto"/>
              </w:divBdr>
            </w:div>
            <w:div w:id="1838768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820112">
      <w:bodyDiv w:val="1"/>
      <w:marLeft w:val="0"/>
      <w:marRight w:val="0"/>
      <w:marTop w:val="0"/>
      <w:marBottom w:val="0"/>
      <w:divBdr>
        <w:top w:val="none" w:sz="0" w:space="0" w:color="auto"/>
        <w:left w:val="none" w:sz="0" w:space="0" w:color="auto"/>
        <w:bottom w:val="none" w:sz="0" w:space="0" w:color="auto"/>
        <w:right w:val="none" w:sz="0" w:space="0" w:color="auto"/>
      </w:divBdr>
      <w:divsChild>
        <w:div w:id="1547444940">
          <w:marLeft w:val="0"/>
          <w:marRight w:val="0"/>
          <w:marTop w:val="0"/>
          <w:marBottom w:val="0"/>
          <w:divBdr>
            <w:top w:val="none" w:sz="0" w:space="0" w:color="auto"/>
            <w:left w:val="none" w:sz="0" w:space="0" w:color="auto"/>
            <w:bottom w:val="none" w:sz="0" w:space="0" w:color="auto"/>
            <w:right w:val="none" w:sz="0" w:space="0" w:color="auto"/>
          </w:divBdr>
          <w:divsChild>
            <w:div w:id="902443728">
              <w:marLeft w:val="0"/>
              <w:marRight w:val="0"/>
              <w:marTop w:val="0"/>
              <w:marBottom w:val="0"/>
              <w:divBdr>
                <w:top w:val="none" w:sz="0" w:space="0" w:color="auto"/>
                <w:left w:val="none" w:sz="0" w:space="0" w:color="auto"/>
                <w:bottom w:val="none" w:sz="0" w:space="0" w:color="auto"/>
                <w:right w:val="none" w:sz="0" w:space="0" w:color="auto"/>
              </w:divBdr>
            </w:div>
            <w:div w:id="1046415416">
              <w:marLeft w:val="0"/>
              <w:marRight w:val="0"/>
              <w:marTop w:val="0"/>
              <w:marBottom w:val="0"/>
              <w:divBdr>
                <w:top w:val="none" w:sz="0" w:space="0" w:color="auto"/>
                <w:left w:val="none" w:sz="0" w:space="0" w:color="auto"/>
                <w:bottom w:val="none" w:sz="0" w:space="0" w:color="auto"/>
                <w:right w:val="none" w:sz="0" w:space="0" w:color="auto"/>
              </w:divBdr>
            </w:div>
            <w:div w:id="1279802919">
              <w:marLeft w:val="0"/>
              <w:marRight w:val="0"/>
              <w:marTop w:val="0"/>
              <w:marBottom w:val="0"/>
              <w:divBdr>
                <w:top w:val="none" w:sz="0" w:space="0" w:color="auto"/>
                <w:left w:val="none" w:sz="0" w:space="0" w:color="auto"/>
                <w:bottom w:val="none" w:sz="0" w:space="0" w:color="auto"/>
                <w:right w:val="none" w:sz="0" w:space="0" w:color="auto"/>
              </w:divBdr>
            </w:div>
            <w:div w:id="1875579076">
              <w:marLeft w:val="0"/>
              <w:marRight w:val="0"/>
              <w:marTop w:val="0"/>
              <w:marBottom w:val="0"/>
              <w:divBdr>
                <w:top w:val="none" w:sz="0" w:space="0" w:color="auto"/>
                <w:left w:val="none" w:sz="0" w:space="0" w:color="auto"/>
                <w:bottom w:val="none" w:sz="0" w:space="0" w:color="auto"/>
                <w:right w:val="none" w:sz="0" w:space="0" w:color="auto"/>
              </w:divBdr>
            </w:div>
            <w:div w:id="2095472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52382">
      <w:bodyDiv w:val="1"/>
      <w:marLeft w:val="0"/>
      <w:marRight w:val="0"/>
      <w:marTop w:val="0"/>
      <w:marBottom w:val="0"/>
      <w:divBdr>
        <w:top w:val="none" w:sz="0" w:space="0" w:color="auto"/>
        <w:left w:val="none" w:sz="0" w:space="0" w:color="auto"/>
        <w:bottom w:val="none" w:sz="0" w:space="0" w:color="auto"/>
        <w:right w:val="none" w:sz="0" w:space="0" w:color="auto"/>
      </w:divBdr>
      <w:divsChild>
        <w:div w:id="107354721">
          <w:marLeft w:val="0"/>
          <w:marRight w:val="0"/>
          <w:marTop w:val="0"/>
          <w:marBottom w:val="0"/>
          <w:divBdr>
            <w:top w:val="none" w:sz="0" w:space="0" w:color="auto"/>
            <w:left w:val="none" w:sz="0" w:space="0" w:color="auto"/>
            <w:bottom w:val="none" w:sz="0" w:space="0" w:color="auto"/>
            <w:right w:val="none" w:sz="0" w:space="0" w:color="auto"/>
          </w:divBdr>
          <w:divsChild>
            <w:div w:id="140000701">
              <w:marLeft w:val="0"/>
              <w:marRight w:val="0"/>
              <w:marTop w:val="0"/>
              <w:marBottom w:val="0"/>
              <w:divBdr>
                <w:top w:val="none" w:sz="0" w:space="0" w:color="auto"/>
                <w:left w:val="none" w:sz="0" w:space="0" w:color="auto"/>
                <w:bottom w:val="none" w:sz="0" w:space="0" w:color="auto"/>
                <w:right w:val="none" w:sz="0" w:space="0" w:color="auto"/>
              </w:divBdr>
            </w:div>
            <w:div w:id="1281064872">
              <w:marLeft w:val="0"/>
              <w:marRight w:val="0"/>
              <w:marTop w:val="0"/>
              <w:marBottom w:val="0"/>
              <w:divBdr>
                <w:top w:val="none" w:sz="0" w:space="0" w:color="auto"/>
                <w:left w:val="none" w:sz="0" w:space="0" w:color="auto"/>
                <w:bottom w:val="none" w:sz="0" w:space="0" w:color="auto"/>
                <w:right w:val="none" w:sz="0" w:space="0" w:color="auto"/>
              </w:divBdr>
            </w:div>
            <w:div w:id="1339037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6454144">
      <w:bodyDiv w:val="1"/>
      <w:marLeft w:val="0"/>
      <w:marRight w:val="0"/>
      <w:marTop w:val="0"/>
      <w:marBottom w:val="0"/>
      <w:divBdr>
        <w:top w:val="none" w:sz="0" w:space="0" w:color="auto"/>
        <w:left w:val="none" w:sz="0" w:space="0" w:color="auto"/>
        <w:bottom w:val="none" w:sz="0" w:space="0" w:color="auto"/>
        <w:right w:val="none" w:sz="0" w:space="0" w:color="auto"/>
      </w:divBdr>
    </w:div>
    <w:div w:id="339897263">
      <w:bodyDiv w:val="1"/>
      <w:marLeft w:val="0"/>
      <w:marRight w:val="0"/>
      <w:marTop w:val="0"/>
      <w:marBottom w:val="0"/>
      <w:divBdr>
        <w:top w:val="none" w:sz="0" w:space="0" w:color="auto"/>
        <w:left w:val="none" w:sz="0" w:space="0" w:color="auto"/>
        <w:bottom w:val="none" w:sz="0" w:space="0" w:color="auto"/>
        <w:right w:val="none" w:sz="0" w:space="0" w:color="auto"/>
      </w:divBdr>
    </w:div>
    <w:div w:id="432165515">
      <w:bodyDiv w:val="1"/>
      <w:marLeft w:val="0"/>
      <w:marRight w:val="0"/>
      <w:marTop w:val="0"/>
      <w:marBottom w:val="0"/>
      <w:divBdr>
        <w:top w:val="none" w:sz="0" w:space="0" w:color="auto"/>
        <w:left w:val="none" w:sz="0" w:space="0" w:color="auto"/>
        <w:bottom w:val="none" w:sz="0" w:space="0" w:color="auto"/>
        <w:right w:val="none" w:sz="0" w:space="0" w:color="auto"/>
      </w:divBdr>
    </w:div>
    <w:div w:id="467750210">
      <w:bodyDiv w:val="1"/>
      <w:marLeft w:val="0"/>
      <w:marRight w:val="0"/>
      <w:marTop w:val="0"/>
      <w:marBottom w:val="0"/>
      <w:divBdr>
        <w:top w:val="none" w:sz="0" w:space="0" w:color="auto"/>
        <w:left w:val="none" w:sz="0" w:space="0" w:color="auto"/>
        <w:bottom w:val="none" w:sz="0" w:space="0" w:color="auto"/>
        <w:right w:val="none" w:sz="0" w:space="0" w:color="auto"/>
      </w:divBdr>
    </w:div>
    <w:div w:id="502353455">
      <w:bodyDiv w:val="1"/>
      <w:marLeft w:val="0"/>
      <w:marRight w:val="0"/>
      <w:marTop w:val="0"/>
      <w:marBottom w:val="0"/>
      <w:divBdr>
        <w:top w:val="none" w:sz="0" w:space="0" w:color="auto"/>
        <w:left w:val="none" w:sz="0" w:space="0" w:color="auto"/>
        <w:bottom w:val="none" w:sz="0" w:space="0" w:color="auto"/>
        <w:right w:val="none" w:sz="0" w:space="0" w:color="auto"/>
      </w:divBdr>
      <w:divsChild>
        <w:div w:id="2024897399">
          <w:marLeft w:val="0"/>
          <w:marRight w:val="0"/>
          <w:marTop w:val="0"/>
          <w:marBottom w:val="0"/>
          <w:divBdr>
            <w:top w:val="none" w:sz="0" w:space="0" w:color="auto"/>
            <w:left w:val="none" w:sz="0" w:space="0" w:color="auto"/>
            <w:bottom w:val="none" w:sz="0" w:space="0" w:color="auto"/>
            <w:right w:val="none" w:sz="0" w:space="0" w:color="auto"/>
          </w:divBdr>
          <w:divsChild>
            <w:div w:id="743718803">
              <w:marLeft w:val="0"/>
              <w:marRight w:val="0"/>
              <w:marTop w:val="0"/>
              <w:marBottom w:val="0"/>
              <w:divBdr>
                <w:top w:val="none" w:sz="0" w:space="0" w:color="auto"/>
                <w:left w:val="none" w:sz="0" w:space="0" w:color="auto"/>
                <w:bottom w:val="none" w:sz="0" w:space="0" w:color="auto"/>
                <w:right w:val="none" w:sz="0" w:space="0" w:color="auto"/>
              </w:divBdr>
            </w:div>
            <w:div w:id="1487471928">
              <w:marLeft w:val="0"/>
              <w:marRight w:val="0"/>
              <w:marTop w:val="0"/>
              <w:marBottom w:val="0"/>
              <w:divBdr>
                <w:top w:val="none" w:sz="0" w:space="0" w:color="auto"/>
                <w:left w:val="none" w:sz="0" w:space="0" w:color="auto"/>
                <w:bottom w:val="none" w:sz="0" w:space="0" w:color="auto"/>
                <w:right w:val="none" w:sz="0" w:space="0" w:color="auto"/>
              </w:divBdr>
            </w:div>
            <w:div w:id="189747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3775881">
      <w:bodyDiv w:val="1"/>
      <w:marLeft w:val="0"/>
      <w:marRight w:val="0"/>
      <w:marTop w:val="0"/>
      <w:marBottom w:val="0"/>
      <w:divBdr>
        <w:top w:val="none" w:sz="0" w:space="0" w:color="auto"/>
        <w:left w:val="none" w:sz="0" w:space="0" w:color="auto"/>
        <w:bottom w:val="none" w:sz="0" w:space="0" w:color="auto"/>
        <w:right w:val="none" w:sz="0" w:space="0" w:color="auto"/>
      </w:divBdr>
      <w:divsChild>
        <w:div w:id="228613898">
          <w:marLeft w:val="0"/>
          <w:marRight w:val="0"/>
          <w:marTop w:val="0"/>
          <w:marBottom w:val="0"/>
          <w:divBdr>
            <w:top w:val="none" w:sz="0" w:space="0" w:color="auto"/>
            <w:left w:val="none" w:sz="0" w:space="0" w:color="auto"/>
            <w:bottom w:val="none" w:sz="0" w:space="0" w:color="auto"/>
            <w:right w:val="none" w:sz="0" w:space="0" w:color="auto"/>
          </w:divBdr>
        </w:div>
      </w:divsChild>
    </w:div>
    <w:div w:id="717553786">
      <w:bodyDiv w:val="1"/>
      <w:marLeft w:val="0"/>
      <w:marRight w:val="0"/>
      <w:marTop w:val="0"/>
      <w:marBottom w:val="0"/>
      <w:divBdr>
        <w:top w:val="none" w:sz="0" w:space="0" w:color="auto"/>
        <w:left w:val="none" w:sz="0" w:space="0" w:color="auto"/>
        <w:bottom w:val="none" w:sz="0" w:space="0" w:color="auto"/>
        <w:right w:val="none" w:sz="0" w:space="0" w:color="auto"/>
      </w:divBdr>
      <w:divsChild>
        <w:div w:id="48237063">
          <w:marLeft w:val="0"/>
          <w:marRight w:val="0"/>
          <w:marTop w:val="0"/>
          <w:marBottom w:val="0"/>
          <w:divBdr>
            <w:top w:val="none" w:sz="0" w:space="0" w:color="auto"/>
            <w:left w:val="none" w:sz="0" w:space="0" w:color="auto"/>
            <w:bottom w:val="none" w:sz="0" w:space="0" w:color="auto"/>
            <w:right w:val="none" w:sz="0" w:space="0" w:color="auto"/>
          </w:divBdr>
          <w:divsChild>
            <w:div w:id="1129965">
              <w:marLeft w:val="0"/>
              <w:marRight w:val="0"/>
              <w:marTop w:val="0"/>
              <w:marBottom w:val="0"/>
              <w:divBdr>
                <w:top w:val="none" w:sz="0" w:space="0" w:color="auto"/>
                <w:left w:val="none" w:sz="0" w:space="0" w:color="auto"/>
                <w:bottom w:val="none" w:sz="0" w:space="0" w:color="auto"/>
                <w:right w:val="none" w:sz="0" w:space="0" w:color="auto"/>
              </w:divBdr>
            </w:div>
            <w:div w:id="895818115">
              <w:marLeft w:val="0"/>
              <w:marRight w:val="0"/>
              <w:marTop w:val="0"/>
              <w:marBottom w:val="0"/>
              <w:divBdr>
                <w:top w:val="none" w:sz="0" w:space="0" w:color="auto"/>
                <w:left w:val="none" w:sz="0" w:space="0" w:color="auto"/>
                <w:bottom w:val="none" w:sz="0" w:space="0" w:color="auto"/>
                <w:right w:val="none" w:sz="0" w:space="0" w:color="auto"/>
              </w:divBdr>
            </w:div>
            <w:div w:id="1106001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420626">
      <w:bodyDiv w:val="1"/>
      <w:marLeft w:val="0"/>
      <w:marRight w:val="0"/>
      <w:marTop w:val="0"/>
      <w:marBottom w:val="0"/>
      <w:divBdr>
        <w:top w:val="none" w:sz="0" w:space="0" w:color="auto"/>
        <w:left w:val="none" w:sz="0" w:space="0" w:color="auto"/>
        <w:bottom w:val="none" w:sz="0" w:space="0" w:color="auto"/>
        <w:right w:val="none" w:sz="0" w:space="0" w:color="auto"/>
      </w:divBdr>
      <w:divsChild>
        <w:div w:id="1592008854">
          <w:marLeft w:val="0"/>
          <w:marRight w:val="0"/>
          <w:marTop w:val="0"/>
          <w:marBottom w:val="0"/>
          <w:divBdr>
            <w:top w:val="none" w:sz="0" w:space="0" w:color="auto"/>
            <w:left w:val="none" w:sz="0" w:space="0" w:color="auto"/>
            <w:bottom w:val="none" w:sz="0" w:space="0" w:color="auto"/>
            <w:right w:val="none" w:sz="0" w:space="0" w:color="auto"/>
          </w:divBdr>
          <w:divsChild>
            <w:div w:id="353923685">
              <w:marLeft w:val="0"/>
              <w:marRight w:val="0"/>
              <w:marTop w:val="0"/>
              <w:marBottom w:val="0"/>
              <w:divBdr>
                <w:top w:val="none" w:sz="0" w:space="0" w:color="auto"/>
                <w:left w:val="none" w:sz="0" w:space="0" w:color="auto"/>
                <w:bottom w:val="none" w:sz="0" w:space="0" w:color="auto"/>
                <w:right w:val="none" w:sz="0" w:space="0" w:color="auto"/>
              </w:divBdr>
            </w:div>
            <w:div w:id="702442930">
              <w:marLeft w:val="0"/>
              <w:marRight w:val="0"/>
              <w:marTop w:val="0"/>
              <w:marBottom w:val="0"/>
              <w:divBdr>
                <w:top w:val="none" w:sz="0" w:space="0" w:color="auto"/>
                <w:left w:val="none" w:sz="0" w:space="0" w:color="auto"/>
                <w:bottom w:val="none" w:sz="0" w:space="0" w:color="auto"/>
                <w:right w:val="none" w:sz="0" w:space="0" w:color="auto"/>
              </w:divBdr>
            </w:div>
            <w:div w:id="1124226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8996433">
      <w:bodyDiv w:val="1"/>
      <w:marLeft w:val="0"/>
      <w:marRight w:val="0"/>
      <w:marTop w:val="0"/>
      <w:marBottom w:val="0"/>
      <w:divBdr>
        <w:top w:val="none" w:sz="0" w:space="0" w:color="auto"/>
        <w:left w:val="none" w:sz="0" w:space="0" w:color="auto"/>
        <w:bottom w:val="none" w:sz="0" w:space="0" w:color="auto"/>
        <w:right w:val="none" w:sz="0" w:space="0" w:color="auto"/>
      </w:divBdr>
      <w:divsChild>
        <w:div w:id="366754875">
          <w:marLeft w:val="0"/>
          <w:marRight w:val="0"/>
          <w:marTop w:val="0"/>
          <w:marBottom w:val="0"/>
          <w:divBdr>
            <w:top w:val="none" w:sz="0" w:space="0" w:color="auto"/>
            <w:left w:val="none" w:sz="0" w:space="0" w:color="auto"/>
            <w:bottom w:val="none" w:sz="0" w:space="0" w:color="auto"/>
            <w:right w:val="none" w:sz="0" w:space="0" w:color="auto"/>
          </w:divBdr>
          <w:divsChild>
            <w:div w:id="298148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449759">
      <w:bodyDiv w:val="1"/>
      <w:marLeft w:val="0"/>
      <w:marRight w:val="0"/>
      <w:marTop w:val="0"/>
      <w:marBottom w:val="0"/>
      <w:divBdr>
        <w:top w:val="none" w:sz="0" w:space="0" w:color="auto"/>
        <w:left w:val="none" w:sz="0" w:space="0" w:color="auto"/>
        <w:bottom w:val="none" w:sz="0" w:space="0" w:color="auto"/>
        <w:right w:val="none" w:sz="0" w:space="0" w:color="auto"/>
      </w:divBdr>
      <w:divsChild>
        <w:div w:id="548809332">
          <w:marLeft w:val="0"/>
          <w:marRight w:val="0"/>
          <w:marTop w:val="0"/>
          <w:marBottom w:val="0"/>
          <w:divBdr>
            <w:top w:val="none" w:sz="0" w:space="0" w:color="auto"/>
            <w:left w:val="none" w:sz="0" w:space="0" w:color="auto"/>
            <w:bottom w:val="none" w:sz="0" w:space="0" w:color="auto"/>
            <w:right w:val="none" w:sz="0" w:space="0" w:color="auto"/>
          </w:divBdr>
          <w:divsChild>
            <w:div w:id="823662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5836232">
      <w:bodyDiv w:val="1"/>
      <w:marLeft w:val="0"/>
      <w:marRight w:val="0"/>
      <w:marTop w:val="0"/>
      <w:marBottom w:val="0"/>
      <w:divBdr>
        <w:top w:val="none" w:sz="0" w:space="0" w:color="auto"/>
        <w:left w:val="none" w:sz="0" w:space="0" w:color="auto"/>
        <w:bottom w:val="none" w:sz="0" w:space="0" w:color="auto"/>
        <w:right w:val="none" w:sz="0" w:space="0" w:color="auto"/>
      </w:divBdr>
    </w:div>
    <w:div w:id="1192886485">
      <w:bodyDiv w:val="1"/>
      <w:marLeft w:val="0"/>
      <w:marRight w:val="0"/>
      <w:marTop w:val="0"/>
      <w:marBottom w:val="0"/>
      <w:divBdr>
        <w:top w:val="none" w:sz="0" w:space="0" w:color="auto"/>
        <w:left w:val="none" w:sz="0" w:space="0" w:color="auto"/>
        <w:bottom w:val="none" w:sz="0" w:space="0" w:color="auto"/>
        <w:right w:val="none" w:sz="0" w:space="0" w:color="auto"/>
      </w:divBdr>
    </w:div>
    <w:div w:id="1356692804">
      <w:bodyDiv w:val="1"/>
      <w:marLeft w:val="0"/>
      <w:marRight w:val="0"/>
      <w:marTop w:val="0"/>
      <w:marBottom w:val="0"/>
      <w:divBdr>
        <w:top w:val="none" w:sz="0" w:space="0" w:color="auto"/>
        <w:left w:val="none" w:sz="0" w:space="0" w:color="auto"/>
        <w:bottom w:val="none" w:sz="0" w:space="0" w:color="auto"/>
        <w:right w:val="none" w:sz="0" w:space="0" w:color="auto"/>
      </w:divBdr>
      <w:divsChild>
        <w:div w:id="1879008609">
          <w:marLeft w:val="0"/>
          <w:marRight w:val="0"/>
          <w:marTop w:val="0"/>
          <w:marBottom w:val="0"/>
          <w:divBdr>
            <w:top w:val="none" w:sz="0" w:space="0" w:color="auto"/>
            <w:left w:val="none" w:sz="0" w:space="0" w:color="auto"/>
            <w:bottom w:val="none" w:sz="0" w:space="0" w:color="auto"/>
            <w:right w:val="none" w:sz="0" w:space="0" w:color="auto"/>
          </w:divBdr>
          <w:divsChild>
            <w:div w:id="615674946">
              <w:marLeft w:val="0"/>
              <w:marRight w:val="0"/>
              <w:marTop w:val="0"/>
              <w:marBottom w:val="0"/>
              <w:divBdr>
                <w:top w:val="none" w:sz="0" w:space="0" w:color="auto"/>
                <w:left w:val="none" w:sz="0" w:space="0" w:color="auto"/>
                <w:bottom w:val="none" w:sz="0" w:space="0" w:color="auto"/>
                <w:right w:val="none" w:sz="0" w:space="0" w:color="auto"/>
              </w:divBdr>
            </w:div>
            <w:div w:id="757099023">
              <w:marLeft w:val="0"/>
              <w:marRight w:val="0"/>
              <w:marTop w:val="0"/>
              <w:marBottom w:val="0"/>
              <w:divBdr>
                <w:top w:val="none" w:sz="0" w:space="0" w:color="auto"/>
                <w:left w:val="none" w:sz="0" w:space="0" w:color="auto"/>
                <w:bottom w:val="none" w:sz="0" w:space="0" w:color="auto"/>
                <w:right w:val="none" w:sz="0" w:space="0" w:color="auto"/>
              </w:divBdr>
            </w:div>
            <w:div w:id="1192693396">
              <w:marLeft w:val="0"/>
              <w:marRight w:val="0"/>
              <w:marTop w:val="0"/>
              <w:marBottom w:val="0"/>
              <w:divBdr>
                <w:top w:val="none" w:sz="0" w:space="0" w:color="auto"/>
                <w:left w:val="none" w:sz="0" w:space="0" w:color="auto"/>
                <w:bottom w:val="none" w:sz="0" w:space="0" w:color="auto"/>
                <w:right w:val="none" w:sz="0" w:space="0" w:color="auto"/>
              </w:divBdr>
            </w:div>
            <w:div w:id="1311711948">
              <w:marLeft w:val="0"/>
              <w:marRight w:val="0"/>
              <w:marTop w:val="0"/>
              <w:marBottom w:val="0"/>
              <w:divBdr>
                <w:top w:val="none" w:sz="0" w:space="0" w:color="auto"/>
                <w:left w:val="none" w:sz="0" w:space="0" w:color="auto"/>
                <w:bottom w:val="none" w:sz="0" w:space="0" w:color="auto"/>
                <w:right w:val="none" w:sz="0" w:space="0" w:color="auto"/>
              </w:divBdr>
            </w:div>
            <w:div w:id="1968972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3377517">
      <w:bodyDiv w:val="1"/>
      <w:marLeft w:val="0"/>
      <w:marRight w:val="0"/>
      <w:marTop w:val="0"/>
      <w:marBottom w:val="0"/>
      <w:divBdr>
        <w:top w:val="none" w:sz="0" w:space="0" w:color="auto"/>
        <w:left w:val="none" w:sz="0" w:space="0" w:color="auto"/>
        <w:bottom w:val="none" w:sz="0" w:space="0" w:color="auto"/>
        <w:right w:val="none" w:sz="0" w:space="0" w:color="auto"/>
      </w:divBdr>
      <w:divsChild>
        <w:div w:id="351613015">
          <w:marLeft w:val="0"/>
          <w:marRight w:val="0"/>
          <w:marTop w:val="0"/>
          <w:marBottom w:val="0"/>
          <w:divBdr>
            <w:top w:val="none" w:sz="0" w:space="0" w:color="auto"/>
            <w:left w:val="none" w:sz="0" w:space="0" w:color="auto"/>
            <w:bottom w:val="none" w:sz="0" w:space="0" w:color="auto"/>
            <w:right w:val="none" w:sz="0" w:space="0" w:color="auto"/>
          </w:divBdr>
        </w:div>
        <w:div w:id="30964830">
          <w:marLeft w:val="0"/>
          <w:marRight w:val="0"/>
          <w:marTop w:val="0"/>
          <w:marBottom w:val="0"/>
          <w:divBdr>
            <w:top w:val="none" w:sz="0" w:space="0" w:color="auto"/>
            <w:left w:val="none" w:sz="0" w:space="0" w:color="auto"/>
            <w:bottom w:val="none" w:sz="0" w:space="0" w:color="auto"/>
            <w:right w:val="none" w:sz="0" w:space="0" w:color="auto"/>
          </w:divBdr>
        </w:div>
      </w:divsChild>
    </w:div>
    <w:div w:id="1469280031">
      <w:bodyDiv w:val="1"/>
      <w:marLeft w:val="0"/>
      <w:marRight w:val="0"/>
      <w:marTop w:val="0"/>
      <w:marBottom w:val="0"/>
      <w:divBdr>
        <w:top w:val="none" w:sz="0" w:space="0" w:color="auto"/>
        <w:left w:val="none" w:sz="0" w:space="0" w:color="auto"/>
        <w:bottom w:val="none" w:sz="0" w:space="0" w:color="auto"/>
        <w:right w:val="none" w:sz="0" w:space="0" w:color="auto"/>
      </w:divBdr>
      <w:divsChild>
        <w:div w:id="875434758">
          <w:marLeft w:val="0"/>
          <w:marRight w:val="0"/>
          <w:marTop w:val="0"/>
          <w:marBottom w:val="0"/>
          <w:divBdr>
            <w:top w:val="none" w:sz="0" w:space="0" w:color="auto"/>
            <w:left w:val="none" w:sz="0" w:space="0" w:color="auto"/>
            <w:bottom w:val="none" w:sz="0" w:space="0" w:color="auto"/>
            <w:right w:val="none" w:sz="0" w:space="0" w:color="auto"/>
          </w:divBdr>
        </w:div>
      </w:divsChild>
    </w:div>
    <w:div w:id="1473476628">
      <w:bodyDiv w:val="1"/>
      <w:marLeft w:val="0"/>
      <w:marRight w:val="0"/>
      <w:marTop w:val="0"/>
      <w:marBottom w:val="0"/>
      <w:divBdr>
        <w:top w:val="none" w:sz="0" w:space="0" w:color="auto"/>
        <w:left w:val="none" w:sz="0" w:space="0" w:color="auto"/>
        <w:bottom w:val="none" w:sz="0" w:space="0" w:color="auto"/>
        <w:right w:val="none" w:sz="0" w:space="0" w:color="auto"/>
      </w:divBdr>
      <w:divsChild>
        <w:div w:id="711030264">
          <w:marLeft w:val="0"/>
          <w:marRight w:val="0"/>
          <w:marTop w:val="0"/>
          <w:marBottom w:val="0"/>
          <w:divBdr>
            <w:top w:val="none" w:sz="0" w:space="0" w:color="auto"/>
            <w:left w:val="none" w:sz="0" w:space="0" w:color="auto"/>
            <w:bottom w:val="none" w:sz="0" w:space="0" w:color="auto"/>
            <w:right w:val="none" w:sz="0" w:space="0" w:color="auto"/>
          </w:divBdr>
          <w:divsChild>
            <w:div w:id="1653605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679084">
      <w:bodyDiv w:val="1"/>
      <w:marLeft w:val="0"/>
      <w:marRight w:val="0"/>
      <w:marTop w:val="0"/>
      <w:marBottom w:val="0"/>
      <w:divBdr>
        <w:top w:val="none" w:sz="0" w:space="0" w:color="auto"/>
        <w:left w:val="none" w:sz="0" w:space="0" w:color="auto"/>
        <w:bottom w:val="none" w:sz="0" w:space="0" w:color="auto"/>
        <w:right w:val="none" w:sz="0" w:space="0" w:color="auto"/>
      </w:divBdr>
    </w:div>
    <w:div w:id="1635333128">
      <w:bodyDiv w:val="1"/>
      <w:marLeft w:val="0"/>
      <w:marRight w:val="0"/>
      <w:marTop w:val="0"/>
      <w:marBottom w:val="0"/>
      <w:divBdr>
        <w:top w:val="none" w:sz="0" w:space="0" w:color="auto"/>
        <w:left w:val="none" w:sz="0" w:space="0" w:color="auto"/>
        <w:bottom w:val="none" w:sz="0" w:space="0" w:color="auto"/>
        <w:right w:val="none" w:sz="0" w:space="0" w:color="auto"/>
      </w:divBdr>
      <w:divsChild>
        <w:div w:id="1388843799">
          <w:marLeft w:val="0"/>
          <w:marRight w:val="0"/>
          <w:marTop w:val="0"/>
          <w:marBottom w:val="0"/>
          <w:divBdr>
            <w:top w:val="none" w:sz="0" w:space="0" w:color="auto"/>
            <w:left w:val="none" w:sz="0" w:space="0" w:color="auto"/>
            <w:bottom w:val="none" w:sz="0" w:space="0" w:color="auto"/>
            <w:right w:val="none" w:sz="0" w:space="0" w:color="auto"/>
          </w:divBdr>
          <w:divsChild>
            <w:div w:id="176702037">
              <w:marLeft w:val="0"/>
              <w:marRight w:val="0"/>
              <w:marTop w:val="0"/>
              <w:marBottom w:val="0"/>
              <w:divBdr>
                <w:top w:val="none" w:sz="0" w:space="0" w:color="auto"/>
                <w:left w:val="none" w:sz="0" w:space="0" w:color="auto"/>
                <w:bottom w:val="none" w:sz="0" w:space="0" w:color="auto"/>
                <w:right w:val="none" w:sz="0" w:space="0" w:color="auto"/>
              </w:divBdr>
            </w:div>
            <w:div w:id="475341638">
              <w:marLeft w:val="0"/>
              <w:marRight w:val="0"/>
              <w:marTop w:val="0"/>
              <w:marBottom w:val="0"/>
              <w:divBdr>
                <w:top w:val="none" w:sz="0" w:space="0" w:color="auto"/>
                <w:left w:val="none" w:sz="0" w:space="0" w:color="auto"/>
                <w:bottom w:val="none" w:sz="0" w:space="0" w:color="auto"/>
                <w:right w:val="none" w:sz="0" w:space="0" w:color="auto"/>
              </w:divBdr>
            </w:div>
            <w:div w:id="607466111">
              <w:marLeft w:val="0"/>
              <w:marRight w:val="0"/>
              <w:marTop w:val="0"/>
              <w:marBottom w:val="0"/>
              <w:divBdr>
                <w:top w:val="none" w:sz="0" w:space="0" w:color="auto"/>
                <w:left w:val="none" w:sz="0" w:space="0" w:color="auto"/>
                <w:bottom w:val="none" w:sz="0" w:space="0" w:color="auto"/>
                <w:right w:val="none" w:sz="0" w:space="0" w:color="auto"/>
              </w:divBdr>
            </w:div>
            <w:div w:id="953554891">
              <w:marLeft w:val="0"/>
              <w:marRight w:val="0"/>
              <w:marTop w:val="0"/>
              <w:marBottom w:val="0"/>
              <w:divBdr>
                <w:top w:val="none" w:sz="0" w:space="0" w:color="auto"/>
                <w:left w:val="none" w:sz="0" w:space="0" w:color="auto"/>
                <w:bottom w:val="none" w:sz="0" w:space="0" w:color="auto"/>
                <w:right w:val="none" w:sz="0" w:space="0" w:color="auto"/>
              </w:divBdr>
            </w:div>
            <w:div w:id="1143885509">
              <w:marLeft w:val="0"/>
              <w:marRight w:val="0"/>
              <w:marTop w:val="0"/>
              <w:marBottom w:val="0"/>
              <w:divBdr>
                <w:top w:val="none" w:sz="0" w:space="0" w:color="auto"/>
                <w:left w:val="none" w:sz="0" w:space="0" w:color="auto"/>
                <w:bottom w:val="none" w:sz="0" w:space="0" w:color="auto"/>
                <w:right w:val="none" w:sz="0" w:space="0" w:color="auto"/>
              </w:divBdr>
            </w:div>
            <w:div w:id="1535191728">
              <w:marLeft w:val="0"/>
              <w:marRight w:val="0"/>
              <w:marTop w:val="0"/>
              <w:marBottom w:val="0"/>
              <w:divBdr>
                <w:top w:val="none" w:sz="0" w:space="0" w:color="auto"/>
                <w:left w:val="none" w:sz="0" w:space="0" w:color="auto"/>
                <w:bottom w:val="none" w:sz="0" w:space="0" w:color="auto"/>
                <w:right w:val="none" w:sz="0" w:space="0" w:color="auto"/>
              </w:divBdr>
            </w:div>
            <w:div w:id="154189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738347">
      <w:bodyDiv w:val="1"/>
      <w:marLeft w:val="0"/>
      <w:marRight w:val="0"/>
      <w:marTop w:val="0"/>
      <w:marBottom w:val="0"/>
      <w:divBdr>
        <w:top w:val="none" w:sz="0" w:space="0" w:color="auto"/>
        <w:left w:val="none" w:sz="0" w:space="0" w:color="auto"/>
        <w:bottom w:val="none" w:sz="0" w:space="0" w:color="auto"/>
        <w:right w:val="none" w:sz="0" w:space="0" w:color="auto"/>
      </w:divBdr>
      <w:divsChild>
        <w:div w:id="399597237">
          <w:marLeft w:val="0"/>
          <w:marRight w:val="0"/>
          <w:marTop w:val="0"/>
          <w:marBottom w:val="0"/>
          <w:divBdr>
            <w:top w:val="none" w:sz="0" w:space="0" w:color="auto"/>
            <w:left w:val="none" w:sz="0" w:space="0" w:color="auto"/>
            <w:bottom w:val="none" w:sz="0" w:space="0" w:color="auto"/>
            <w:right w:val="none" w:sz="0" w:space="0" w:color="auto"/>
          </w:divBdr>
        </w:div>
      </w:divsChild>
    </w:div>
    <w:div w:id="1818065403">
      <w:bodyDiv w:val="1"/>
      <w:marLeft w:val="0"/>
      <w:marRight w:val="0"/>
      <w:marTop w:val="0"/>
      <w:marBottom w:val="0"/>
      <w:divBdr>
        <w:top w:val="none" w:sz="0" w:space="0" w:color="auto"/>
        <w:left w:val="none" w:sz="0" w:space="0" w:color="auto"/>
        <w:bottom w:val="none" w:sz="0" w:space="0" w:color="auto"/>
        <w:right w:val="none" w:sz="0" w:space="0" w:color="auto"/>
      </w:divBdr>
    </w:div>
    <w:div w:id="2008092114">
      <w:bodyDiv w:val="1"/>
      <w:marLeft w:val="0"/>
      <w:marRight w:val="0"/>
      <w:marTop w:val="0"/>
      <w:marBottom w:val="0"/>
      <w:divBdr>
        <w:top w:val="none" w:sz="0" w:space="0" w:color="auto"/>
        <w:left w:val="none" w:sz="0" w:space="0" w:color="auto"/>
        <w:bottom w:val="none" w:sz="0" w:space="0" w:color="auto"/>
        <w:right w:val="none" w:sz="0" w:space="0" w:color="auto"/>
      </w:divBdr>
      <w:divsChild>
        <w:div w:id="69357654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bigstockphoto.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PA10</b:Tag>
    <b:SourceType>InternetSite</b:SourceType>
    <b:Guid>{923ECE23-5410-423D-A2F6-A81526126D88}</b:Guid>
    <b:Title>δαφσδφασδ φασδφ ασδφ φ σδαα</b:Title>
    <b:Year>2010</b:Year>
    <b:Author>
      <b:Author>
        <b:NameList>
          <b:Person>
            <b:Last>style</b:Last>
            <b:First>APA</b:First>
          </b:Person>
        </b:NameList>
      </b:Author>
    </b:Author>
    <b:YearAccessed>2012</b:YearAccessed>
    <b:MonthAccessed>April</b:MonthAccessed>
    <b:DayAccessed>23</b:DayAccessed>
    <b:URL>http://asdfs.gg.gsf</b:URL>
    <b:RefOrder>1</b:RefOrder>
  </b:Source>
</b:Sources>
</file>

<file path=customXml/itemProps1.xml><?xml version="1.0" encoding="utf-8"?>
<ds:datastoreItem xmlns:ds="http://schemas.openxmlformats.org/officeDocument/2006/customXml" ds:itemID="{8CE4D306-74D7-4C9A-B778-83E2EE51EA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27</Pages>
  <Words>3489</Words>
  <Characters>19888</Characters>
  <Application>Microsoft Office Word</Application>
  <DocSecurity>0</DocSecurity>
  <Lines>165</Lines>
  <Paragraphs>46</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Πρότυπο Συγγραφής Πτυχιακών Εργασιών</vt:lpstr>
      <vt:lpstr>Πρότυπο Συγγραφής Πτυχιακών Εργασιών</vt:lpstr>
    </vt:vector>
  </TitlesOfParts>
  <Company>&lt;arabianhorse&gt;</Company>
  <LinksUpToDate>false</LinksUpToDate>
  <CharactersWithSpaces>23331</CharactersWithSpaces>
  <SharedDoc>false</SharedDoc>
  <HLinks>
    <vt:vector size="18" baseType="variant">
      <vt:variant>
        <vt:i4>7274537</vt:i4>
      </vt:variant>
      <vt:variant>
        <vt:i4>6</vt:i4>
      </vt:variant>
      <vt:variant>
        <vt:i4>0</vt:i4>
      </vt:variant>
      <vt:variant>
        <vt:i4>5</vt:i4>
      </vt:variant>
      <vt:variant>
        <vt:lpwstr>http://eeyem.eap.gr/services/guides</vt:lpwstr>
      </vt:variant>
      <vt:variant>
        <vt:lpwstr/>
      </vt:variant>
      <vt:variant>
        <vt:i4>7274537</vt:i4>
      </vt:variant>
      <vt:variant>
        <vt:i4>0</vt:i4>
      </vt:variant>
      <vt:variant>
        <vt:i4>0</vt:i4>
      </vt:variant>
      <vt:variant>
        <vt:i4>5</vt:i4>
      </vt:variant>
      <vt:variant>
        <vt:lpwstr>http://eeyem.eap.gr/services/guides</vt:lpwstr>
      </vt:variant>
      <vt:variant>
        <vt:lpwstr/>
      </vt:variant>
      <vt:variant>
        <vt:i4>1966124</vt:i4>
      </vt:variant>
      <vt:variant>
        <vt:i4>0</vt:i4>
      </vt:variant>
      <vt:variant>
        <vt:i4>0</vt:i4>
      </vt:variant>
      <vt:variant>
        <vt:i4>5</vt:i4>
      </vt:variant>
      <vt:variant>
        <vt:lpwstr>mailto:lib@eap.g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Πρότυπο Συγγραφής Πτυχιακών Εργασιών</dc:title>
  <dc:creator>ΣΦΑΚΙΑΝΑΚΗ ΕΙΡΗΝΗ</dc:creator>
  <cp:lastModifiedBy>Panagiotis</cp:lastModifiedBy>
  <cp:revision>20</cp:revision>
  <cp:lastPrinted>2018-09-04T05:59:00Z</cp:lastPrinted>
  <dcterms:created xsi:type="dcterms:W3CDTF">2018-12-27T22:52:00Z</dcterms:created>
  <dcterms:modified xsi:type="dcterms:W3CDTF">2020-05-04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eb1848-ec72-3c2c-bfca-9a7a617e707f</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Harvard - Cite Them Right 9th edition</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